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CEC430" w14:textId="29DE7731" w:rsidR="006B3602" w:rsidRPr="00E478F9" w:rsidRDefault="006B3602">
      <w:pPr>
        <w:rPr>
          <w:rFonts w:ascii="Times New Roman" w:hAnsi="Times New Roman" w:cs="Times New Roman"/>
          <w:sz w:val="24"/>
          <w:szCs w:val="24"/>
        </w:rPr>
      </w:pPr>
      <w:r w:rsidRPr="00E478F9">
        <w:rPr>
          <w:rFonts w:ascii="Times New Roman" w:hAnsi="Times New Roman" w:cs="Times New Roman"/>
          <w:b/>
          <w:bCs/>
          <w:sz w:val="24"/>
          <w:szCs w:val="24"/>
        </w:rPr>
        <w:t>Supplementary Table 1</w:t>
      </w:r>
      <w:r w:rsidRPr="00E478F9">
        <w:rPr>
          <w:rFonts w:ascii="Times New Roman" w:hAnsi="Times New Roman" w:cs="Times New Roman"/>
          <w:sz w:val="24"/>
          <w:szCs w:val="24"/>
        </w:rPr>
        <w:t>. Me</w:t>
      </w:r>
      <w:r w:rsidR="00BE707F" w:rsidRPr="00E478F9">
        <w:rPr>
          <w:rFonts w:ascii="Times New Roman" w:hAnsi="Times New Roman" w:cs="Times New Roman"/>
          <w:sz w:val="24"/>
          <w:szCs w:val="24"/>
        </w:rPr>
        <w:t xml:space="preserve">trics </w:t>
      </w:r>
      <w:r w:rsidRPr="00E478F9">
        <w:rPr>
          <w:rFonts w:ascii="Times New Roman" w:hAnsi="Times New Roman" w:cs="Times New Roman"/>
          <w:sz w:val="24"/>
          <w:szCs w:val="24"/>
        </w:rPr>
        <w:t>used for assessing algorithmic fairness used in this study</w:t>
      </w:r>
    </w:p>
    <w:tbl>
      <w:tblPr>
        <w:tblStyle w:val="TableGrid1"/>
        <w:tblpPr w:leftFromText="180" w:rightFromText="180" w:vertAnchor="text" w:horzAnchor="margin" w:tblpY="41"/>
        <w:tblW w:w="0" w:type="auto"/>
        <w:tblLook w:val="04A0" w:firstRow="1" w:lastRow="0" w:firstColumn="1" w:lastColumn="0" w:noHBand="0" w:noVBand="1"/>
      </w:tblPr>
      <w:tblGrid>
        <w:gridCol w:w="1566"/>
        <w:gridCol w:w="2693"/>
        <w:gridCol w:w="2676"/>
        <w:gridCol w:w="2749"/>
        <w:gridCol w:w="3266"/>
      </w:tblGrid>
      <w:tr w:rsidR="00F2771B" w:rsidRPr="00E478F9" w14:paraId="74A9A3CD" w14:textId="222FC5B7" w:rsidTr="00181123">
        <w:tc>
          <w:tcPr>
            <w:tcW w:w="1566" w:type="dxa"/>
            <w:tcBorders>
              <w:top w:val="single" w:sz="4" w:space="0" w:color="auto"/>
            </w:tcBorders>
          </w:tcPr>
          <w:p w14:paraId="0B238ED1" w14:textId="6EAB474A" w:rsidR="00F2771B" w:rsidRPr="00E478F9" w:rsidRDefault="00F2771B" w:rsidP="006B3602">
            <w:pPr>
              <w:jc w:val="both"/>
              <w:rPr>
                <w:sz w:val="22"/>
                <w:szCs w:val="22"/>
              </w:rPr>
            </w:pPr>
            <w:bookmarkStart w:id="0" w:name="_Hlk83984184"/>
            <w:r w:rsidRPr="00E478F9">
              <w:rPr>
                <w:sz w:val="22"/>
                <w:szCs w:val="22"/>
              </w:rPr>
              <w:t xml:space="preserve">Base </w:t>
            </w:r>
            <w:r w:rsidRPr="00E478F9">
              <w:t xml:space="preserve">metrics </w:t>
            </w:r>
          </w:p>
        </w:tc>
        <w:tc>
          <w:tcPr>
            <w:tcW w:w="2693" w:type="dxa"/>
            <w:tcBorders>
              <w:top w:val="single" w:sz="4" w:space="0" w:color="auto"/>
            </w:tcBorders>
          </w:tcPr>
          <w:p w14:paraId="6E2AA284" w14:textId="7777FBCB" w:rsidR="00F2771B" w:rsidRPr="00E478F9" w:rsidRDefault="00F2771B" w:rsidP="006B3602">
            <w:pPr>
              <w:jc w:val="center"/>
              <w:rPr>
                <w:sz w:val="22"/>
                <w:szCs w:val="22"/>
              </w:rPr>
            </w:pPr>
            <w:r w:rsidRPr="00E478F9">
              <w:t>Definition</w:t>
            </w:r>
          </w:p>
        </w:tc>
        <w:tc>
          <w:tcPr>
            <w:tcW w:w="2676" w:type="dxa"/>
            <w:tcBorders>
              <w:top w:val="single" w:sz="4" w:space="0" w:color="auto"/>
            </w:tcBorders>
          </w:tcPr>
          <w:p w14:paraId="0EA3B9A2" w14:textId="28FAA6FB" w:rsidR="00F2771B" w:rsidRPr="00E478F9" w:rsidRDefault="00F2771B" w:rsidP="006B3602">
            <w:pPr>
              <w:jc w:val="center"/>
              <w:rPr>
                <w:sz w:val="22"/>
                <w:szCs w:val="22"/>
              </w:rPr>
            </w:pPr>
            <w:r w:rsidRPr="00E478F9">
              <w:t>Meaning</w:t>
            </w:r>
          </w:p>
        </w:tc>
        <w:tc>
          <w:tcPr>
            <w:tcW w:w="2749" w:type="dxa"/>
            <w:tcBorders>
              <w:top w:val="single" w:sz="4" w:space="0" w:color="auto"/>
            </w:tcBorders>
          </w:tcPr>
          <w:p w14:paraId="40F28515" w14:textId="0F77DB5A" w:rsidR="00F2771B" w:rsidRPr="00E478F9" w:rsidRDefault="00F2771B" w:rsidP="006B3602">
            <w:pPr>
              <w:jc w:val="center"/>
              <w:rPr>
                <w:sz w:val="22"/>
                <w:szCs w:val="22"/>
              </w:rPr>
            </w:pPr>
            <w:r w:rsidRPr="00E478F9">
              <w:t>Comparison metric</w:t>
            </w:r>
          </w:p>
        </w:tc>
        <w:tc>
          <w:tcPr>
            <w:tcW w:w="3266" w:type="dxa"/>
            <w:tcBorders>
              <w:top w:val="single" w:sz="4" w:space="0" w:color="auto"/>
            </w:tcBorders>
          </w:tcPr>
          <w:p w14:paraId="1DC0D05B" w14:textId="1A015A51" w:rsidR="00F2771B" w:rsidRPr="00E478F9" w:rsidRDefault="00F2771B" w:rsidP="006B3602">
            <w:pPr>
              <w:jc w:val="center"/>
              <w:rPr>
                <w:sz w:val="22"/>
                <w:szCs w:val="22"/>
              </w:rPr>
            </w:pPr>
            <w:r w:rsidRPr="00E478F9">
              <w:t>Interpretation</w:t>
            </w:r>
          </w:p>
        </w:tc>
      </w:tr>
      <w:tr w:rsidR="00F2771B" w:rsidRPr="00E478F9" w14:paraId="61FCD49A" w14:textId="0905E27E" w:rsidTr="00181123">
        <w:tc>
          <w:tcPr>
            <w:tcW w:w="1566" w:type="dxa"/>
          </w:tcPr>
          <w:p w14:paraId="2AFDE76F" w14:textId="3BDACAA2" w:rsidR="00F2771B" w:rsidRPr="00E478F9" w:rsidRDefault="00F2771B" w:rsidP="006B3602">
            <w:pPr>
              <w:jc w:val="both"/>
              <w:rPr>
                <w:sz w:val="22"/>
                <w:szCs w:val="22"/>
              </w:rPr>
            </w:pPr>
            <w:r w:rsidRPr="00E478F9">
              <w:t>Accuracy</w:t>
            </w:r>
          </w:p>
        </w:tc>
        <w:tc>
          <w:tcPr>
            <w:tcW w:w="2693" w:type="dxa"/>
          </w:tcPr>
          <w:p w14:paraId="69A45FD1" w14:textId="77777777" w:rsidR="00F2771B" w:rsidRPr="00E478F9" w:rsidRDefault="00F2771B" w:rsidP="006B3602">
            <w:pPr>
              <w:jc w:val="center"/>
              <w:rPr>
                <w:sz w:val="22"/>
                <w:szCs w:val="22"/>
              </w:rPr>
            </w:pPr>
            <w:r w:rsidRPr="00E478F9">
              <w:t>(TP+TN)/(TP+FP+TN+FN)</w:t>
            </w:r>
          </w:p>
        </w:tc>
        <w:tc>
          <w:tcPr>
            <w:tcW w:w="2676" w:type="dxa"/>
          </w:tcPr>
          <w:p w14:paraId="58780A30" w14:textId="63954946" w:rsidR="00F2771B" w:rsidRPr="00E478F9" w:rsidRDefault="00F2771B" w:rsidP="006B3602">
            <w:pPr>
              <w:rPr>
                <w:sz w:val="22"/>
                <w:szCs w:val="22"/>
              </w:rPr>
            </w:pPr>
            <w:r w:rsidRPr="00E478F9">
              <w:t xml:space="preserve">The proportion of patients correctly classified by the model (range: 0-1; higher score means better performance). </w:t>
            </w:r>
          </w:p>
        </w:tc>
        <w:tc>
          <w:tcPr>
            <w:tcW w:w="2749" w:type="dxa"/>
          </w:tcPr>
          <w:p w14:paraId="12A67CD3" w14:textId="29A8802A" w:rsidR="00F2771B" w:rsidRPr="00E478F9" w:rsidRDefault="00F2771B" w:rsidP="00BE707F">
            <w:pPr>
              <w:rPr>
                <w:sz w:val="22"/>
                <w:szCs w:val="22"/>
              </w:rPr>
            </w:pPr>
            <w:r w:rsidRPr="00E478F9">
              <w:t>Accuracy equality</w:t>
            </w:r>
          </w:p>
        </w:tc>
        <w:tc>
          <w:tcPr>
            <w:tcW w:w="3266" w:type="dxa"/>
          </w:tcPr>
          <w:p w14:paraId="3C7FCC56" w14:textId="539C804B" w:rsidR="00F2771B" w:rsidRPr="00E478F9" w:rsidRDefault="00F2771B" w:rsidP="00BE707F">
            <w:pPr>
              <w:rPr>
                <w:sz w:val="22"/>
                <w:szCs w:val="22"/>
              </w:rPr>
            </w:pPr>
            <w:r w:rsidRPr="00E478F9">
              <w:t>Is the model more accurate on one group than another?</w:t>
            </w:r>
          </w:p>
          <w:p w14:paraId="529615DF" w14:textId="77777777" w:rsidR="00F2771B" w:rsidRPr="00E478F9" w:rsidRDefault="00F2771B" w:rsidP="00BE707F">
            <w:pPr>
              <w:rPr>
                <w:sz w:val="22"/>
                <w:szCs w:val="22"/>
              </w:rPr>
            </w:pPr>
          </w:p>
          <w:p w14:paraId="0DBCF804" w14:textId="77777777" w:rsidR="00F2771B" w:rsidRPr="00E478F9" w:rsidRDefault="00F2771B" w:rsidP="00BE707F">
            <w:pPr>
              <w:rPr>
                <w:sz w:val="22"/>
                <w:szCs w:val="22"/>
              </w:rPr>
            </w:pPr>
            <w:r w:rsidRPr="00E478F9">
              <w:t>Ratio=1: fair</w:t>
            </w:r>
          </w:p>
          <w:p w14:paraId="61174AD3" w14:textId="77777777" w:rsidR="00F2771B" w:rsidRPr="00E478F9" w:rsidRDefault="00F2771B" w:rsidP="00BE707F">
            <w:pPr>
              <w:rPr>
                <w:sz w:val="22"/>
                <w:szCs w:val="22"/>
              </w:rPr>
            </w:pPr>
            <w:r w:rsidRPr="00E478F9">
              <w:t>Ratio&lt;1: unfavorable to unprivileged group</w:t>
            </w:r>
          </w:p>
          <w:p w14:paraId="41CEAE6D" w14:textId="4A8EAF52" w:rsidR="00F2771B" w:rsidRPr="00E478F9" w:rsidRDefault="00F2771B" w:rsidP="00BE707F">
            <w:pPr>
              <w:rPr>
                <w:sz w:val="22"/>
                <w:szCs w:val="22"/>
              </w:rPr>
            </w:pPr>
            <w:r w:rsidRPr="00E478F9">
              <w:t xml:space="preserve">Ratio&gt;1: favorable to unprivileged group </w:t>
            </w:r>
          </w:p>
        </w:tc>
      </w:tr>
      <w:tr w:rsidR="00F2771B" w:rsidRPr="00E478F9" w14:paraId="65BBFBD3" w14:textId="31065D58" w:rsidTr="00181123">
        <w:tc>
          <w:tcPr>
            <w:tcW w:w="1566" w:type="dxa"/>
          </w:tcPr>
          <w:p w14:paraId="3B750591" w14:textId="58AF0A91" w:rsidR="00F2771B" w:rsidRPr="00E478F9" w:rsidRDefault="00F2771B" w:rsidP="006B3602">
            <w:pPr>
              <w:jc w:val="both"/>
              <w:rPr>
                <w:sz w:val="22"/>
                <w:szCs w:val="22"/>
              </w:rPr>
            </w:pPr>
            <w:r w:rsidRPr="00E478F9">
              <w:t>Sensitivity (recall, true positive rate)</w:t>
            </w:r>
          </w:p>
        </w:tc>
        <w:tc>
          <w:tcPr>
            <w:tcW w:w="2693" w:type="dxa"/>
          </w:tcPr>
          <w:p w14:paraId="13635B8D" w14:textId="2B231B45" w:rsidR="00F2771B" w:rsidRPr="00E478F9" w:rsidRDefault="00F2771B" w:rsidP="006B3602">
            <w:pPr>
              <w:jc w:val="center"/>
              <w:rPr>
                <w:sz w:val="22"/>
                <w:szCs w:val="22"/>
              </w:rPr>
            </w:pPr>
            <w:r w:rsidRPr="00E478F9">
              <w:t>TP/(TP+FN) = 1 - FNR</w:t>
            </w:r>
          </w:p>
        </w:tc>
        <w:tc>
          <w:tcPr>
            <w:tcW w:w="2676" w:type="dxa"/>
          </w:tcPr>
          <w:p w14:paraId="5EE402F8" w14:textId="77777777" w:rsidR="00F2771B" w:rsidRPr="00E478F9" w:rsidRDefault="00F2771B" w:rsidP="006B3602">
            <w:pPr>
              <w:rPr>
                <w:sz w:val="22"/>
                <w:szCs w:val="22"/>
              </w:rPr>
            </w:pPr>
            <w:r w:rsidRPr="00E478F9">
              <w:t xml:space="preserve">The proportion of patients classified as case by the model among true cases </w:t>
            </w:r>
          </w:p>
          <w:p w14:paraId="793870B7" w14:textId="04DEFBA4" w:rsidR="00F2771B" w:rsidRPr="00E478F9" w:rsidRDefault="00F2771B" w:rsidP="006B3602">
            <w:pPr>
              <w:rPr>
                <w:sz w:val="22"/>
                <w:szCs w:val="22"/>
              </w:rPr>
            </w:pPr>
            <w:r w:rsidRPr="00E478F9">
              <w:t>(range: 0-1; higher score means better performance)</w:t>
            </w:r>
          </w:p>
        </w:tc>
        <w:tc>
          <w:tcPr>
            <w:tcW w:w="2749" w:type="dxa"/>
          </w:tcPr>
          <w:p w14:paraId="77719B7E" w14:textId="77777777" w:rsidR="00F2771B" w:rsidRPr="00E478F9" w:rsidRDefault="00F2771B" w:rsidP="00F2771B">
            <w:pPr>
              <w:jc w:val="both"/>
              <w:rPr>
                <w:sz w:val="22"/>
                <w:szCs w:val="22"/>
              </w:rPr>
            </w:pPr>
            <w:r w:rsidRPr="00E478F9">
              <w:t xml:space="preserve">Equal opportunity </w:t>
            </w:r>
          </w:p>
          <w:p w14:paraId="21C01C79" w14:textId="77777777" w:rsidR="00F2771B" w:rsidRPr="00E478F9" w:rsidRDefault="00F2771B" w:rsidP="00BE707F">
            <w:pPr>
              <w:rPr>
                <w:sz w:val="22"/>
                <w:szCs w:val="22"/>
              </w:rPr>
            </w:pPr>
          </w:p>
        </w:tc>
        <w:tc>
          <w:tcPr>
            <w:tcW w:w="3266" w:type="dxa"/>
          </w:tcPr>
          <w:p w14:paraId="47DFF6B4" w14:textId="0FA89697" w:rsidR="00F2771B" w:rsidRPr="00E478F9" w:rsidRDefault="00F2771B" w:rsidP="00BE707F">
            <w:pPr>
              <w:rPr>
                <w:sz w:val="22"/>
                <w:szCs w:val="22"/>
              </w:rPr>
            </w:pPr>
            <w:r w:rsidRPr="00E478F9">
              <w:t xml:space="preserve">Are </w:t>
            </w:r>
            <w:r w:rsidR="002F1348" w:rsidRPr="00E478F9">
              <w:t xml:space="preserve">future </w:t>
            </w:r>
            <w:r w:rsidRPr="00E478F9">
              <w:t xml:space="preserve">incidences of asthma exacerbation </w:t>
            </w:r>
            <w:r w:rsidR="002F1348" w:rsidRPr="00E478F9">
              <w:t xml:space="preserve">detected </w:t>
            </w:r>
            <w:r w:rsidRPr="00E478F9">
              <w:t>equally between two groups?</w:t>
            </w:r>
            <w:r w:rsidR="002F1348" w:rsidRPr="00E478F9">
              <w:t xml:space="preserve"> (Or, equivalently, are future incidences of asthma exacerbation missed equally between two groups?)</w:t>
            </w:r>
          </w:p>
          <w:p w14:paraId="760823F7" w14:textId="77777777" w:rsidR="00F2771B" w:rsidRPr="00E478F9" w:rsidRDefault="00F2771B" w:rsidP="00BE707F">
            <w:pPr>
              <w:rPr>
                <w:sz w:val="22"/>
                <w:szCs w:val="22"/>
              </w:rPr>
            </w:pPr>
          </w:p>
          <w:p w14:paraId="3158ACFF" w14:textId="77777777" w:rsidR="00F2771B" w:rsidRPr="00E478F9" w:rsidRDefault="00F2771B" w:rsidP="00BE707F">
            <w:pPr>
              <w:rPr>
                <w:sz w:val="22"/>
                <w:szCs w:val="22"/>
              </w:rPr>
            </w:pPr>
            <w:r w:rsidRPr="00E478F9">
              <w:t>Ratio=1: fair</w:t>
            </w:r>
          </w:p>
          <w:p w14:paraId="31F18CA0" w14:textId="77777777" w:rsidR="00F2771B" w:rsidRPr="00E478F9" w:rsidRDefault="00F2771B" w:rsidP="00BE707F">
            <w:pPr>
              <w:rPr>
                <w:sz w:val="22"/>
                <w:szCs w:val="22"/>
              </w:rPr>
            </w:pPr>
            <w:r w:rsidRPr="00E478F9">
              <w:t>Ratio&lt;1: unfavorable to unprivileged group</w:t>
            </w:r>
          </w:p>
          <w:p w14:paraId="5C37D953" w14:textId="1AACB5BC" w:rsidR="00F2771B" w:rsidRPr="00E478F9" w:rsidRDefault="00F2771B" w:rsidP="00BE707F">
            <w:pPr>
              <w:rPr>
                <w:sz w:val="22"/>
                <w:szCs w:val="22"/>
              </w:rPr>
            </w:pPr>
            <w:r w:rsidRPr="00E478F9">
              <w:t>Ratio&gt;1: favorable to unprivileged group</w:t>
            </w:r>
          </w:p>
        </w:tc>
      </w:tr>
      <w:tr w:rsidR="00F2771B" w:rsidRPr="00E478F9" w14:paraId="53426776" w14:textId="6599359E" w:rsidTr="00181123">
        <w:tc>
          <w:tcPr>
            <w:tcW w:w="1566" w:type="dxa"/>
          </w:tcPr>
          <w:p w14:paraId="77B8B20E" w14:textId="6D4B17C7" w:rsidR="00F2771B" w:rsidRPr="00E478F9" w:rsidRDefault="00F2771B" w:rsidP="006B3602">
            <w:pPr>
              <w:jc w:val="both"/>
              <w:rPr>
                <w:sz w:val="22"/>
                <w:szCs w:val="22"/>
              </w:rPr>
            </w:pPr>
            <w:r w:rsidRPr="00E478F9">
              <w:t>False positive rate</w:t>
            </w:r>
          </w:p>
        </w:tc>
        <w:tc>
          <w:tcPr>
            <w:tcW w:w="2693" w:type="dxa"/>
          </w:tcPr>
          <w:p w14:paraId="0393AC37" w14:textId="583ECF09" w:rsidR="00F2771B" w:rsidRPr="00E478F9" w:rsidRDefault="00F2771B" w:rsidP="006B3602">
            <w:pPr>
              <w:jc w:val="center"/>
              <w:rPr>
                <w:sz w:val="22"/>
                <w:szCs w:val="22"/>
              </w:rPr>
            </w:pPr>
            <w:r w:rsidRPr="00E478F9">
              <w:t>FP/(FP+TN)</w:t>
            </w:r>
          </w:p>
        </w:tc>
        <w:tc>
          <w:tcPr>
            <w:tcW w:w="2676" w:type="dxa"/>
          </w:tcPr>
          <w:p w14:paraId="627C24B2" w14:textId="44DE77B6" w:rsidR="00F2771B" w:rsidRPr="00E478F9" w:rsidRDefault="00F2771B" w:rsidP="006B3602">
            <w:pPr>
              <w:rPr>
                <w:sz w:val="22"/>
                <w:szCs w:val="22"/>
              </w:rPr>
            </w:pPr>
            <w:r w:rsidRPr="00E478F9">
              <w:t xml:space="preserve">The proportion of patients falsely classified as case among those who are not cases, which is same as 1-specificity (range: 0-1; higher score means worse performance) </w:t>
            </w:r>
          </w:p>
        </w:tc>
        <w:tc>
          <w:tcPr>
            <w:tcW w:w="2749" w:type="dxa"/>
          </w:tcPr>
          <w:p w14:paraId="55B4A1A2" w14:textId="77777777" w:rsidR="00F2771B" w:rsidRPr="00E478F9" w:rsidRDefault="00F2771B" w:rsidP="00F2771B">
            <w:pPr>
              <w:jc w:val="both"/>
              <w:rPr>
                <w:sz w:val="22"/>
                <w:szCs w:val="22"/>
              </w:rPr>
            </w:pPr>
            <w:r w:rsidRPr="00E478F9">
              <w:t xml:space="preserve">Predictive equality </w:t>
            </w:r>
          </w:p>
          <w:p w14:paraId="419ECEED" w14:textId="77777777" w:rsidR="00F2771B" w:rsidRPr="00E478F9" w:rsidRDefault="00F2771B" w:rsidP="005C5721">
            <w:pPr>
              <w:rPr>
                <w:sz w:val="22"/>
                <w:szCs w:val="22"/>
              </w:rPr>
            </w:pPr>
          </w:p>
        </w:tc>
        <w:tc>
          <w:tcPr>
            <w:tcW w:w="3266" w:type="dxa"/>
          </w:tcPr>
          <w:p w14:paraId="199951C7" w14:textId="05C78D22" w:rsidR="00F2771B" w:rsidRPr="00E478F9" w:rsidRDefault="00F2771B" w:rsidP="005C5721">
            <w:pPr>
              <w:rPr>
                <w:sz w:val="22"/>
                <w:szCs w:val="22"/>
              </w:rPr>
            </w:pPr>
            <w:r w:rsidRPr="00E478F9">
              <w:t>Do both groups share an equal burden of unnecessary worry from false positives?</w:t>
            </w:r>
          </w:p>
          <w:p w14:paraId="29E30E7E" w14:textId="77777777" w:rsidR="00F2771B" w:rsidRPr="00E478F9" w:rsidRDefault="00F2771B" w:rsidP="005C5721">
            <w:pPr>
              <w:rPr>
                <w:sz w:val="22"/>
                <w:szCs w:val="22"/>
              </w:rPr>
            </w:pPr>
          </w:p>
          <w:p w14:paraId="06AFD164" w14:textId="77777777" w:rsidR="00F2771B" w:rsidRPr="00E478F9" w:rsidRDefault="00F2771B" w:rsidP="005C5721">
            <w:pPr>
              <w:rPr>
                <w:sz w:val="22"/>
                <w:szCs w:val="22"/>
              </w:rPr>
            </w:pPr>
            <w:r w:rsidRPr="00E478F9">
              <w:t>Ratio=1: fair</w:t>
            </w:r>
          </w:p>
          <w:p w14:paraId="2200A619" w14:textId="3EA0D031" w:rsidR="00F2771B" w:rsidRPr="00E478F9" w:rsidRDefault="00F2771B" w:rsidP="005C5721">
            <w:pPr>
              <w:rPr>
                <w:sz w:val="22"/>
                <w:szCs w:val="22"/>
              </w:rPr>
            </w:pPr>
            <w:r w:rsidRPr="00E478F9">
              <w:t>Ratio&lt;1: favorable to unprivileged group</w:t>
            </w:r>
          </w:p>
          <w:p w14:paraId="41AAE0E4" w14:textId="797214C3" w:rsidR="00F2771B" w:rsidRPr="00E478F9" w:rsidRDefault="00F2771B" w:rsidP="005C5721">
            <w:pPr>
              <w:rPr>
                <w:sz w:val="22"/>
                <w:szCs w:val="22"/>
              </w:rPr>
            </w:pPr>
            <w:r w:rsidRPr="00E478F9">
              <w:t>Ratio&gt;1: unfavorable to unprivileged group</w:t>
            </w:r>
          </w:p>
        </w:tc>
      </w:tr>
      <w:tr w:rsidR="00F2771B" w:rsidRPr="00E478F9" w14:paraId="0792B6AB" w14:textId="53825348" w:rsidTr="00181123">
        <w:tc>
          <w:tcPr>
            <w:tcW w:w="1566" w:type="dxa"/>
          </w:tcPr>
          <w:p w14:paraId="3587FD86" w14:textId="4EEC1B6D" w:rsidR="00F2771B" w:rsidRPr="00E478F9" w:rsidRDefault="00F2771B" w:rsidP="006B3602">
            <w:pPr>
              <w:jc w:val="both"/>
              <w:rPr>
                <w:sz w:val="22"/>
                <w:szCs w:val="22"/>
              </w:rPr>
            </w:pPr>
            <w:r w:rsidRPr="00E478F9">
              <w:t>Positive predictive value (Precision)</w:t>
            </w:r>
          </w:p>
        </w:tc>
        <w:tc>
          <w:tcPr>
            <w:tcW w:w="2693" w:type="dxa"/>
          </w:tcPr>
          <w:p w14:paraId="3D15C77C" w14:textId="77777777" w:rsidR="00F2771B" w:rsidRPr="00E478F9" w:rsidRDefault="00F2771B" w:rsidP="006B3602">
            <w:pPr>
              <w:jc w:val="center"/>
              <w:rPr>
                <w:sz w:val="22"/>
                <w:szCs w:val="22"/>
              </w:rPr>
            </w:pPr>
            <w:r w:rsidRPr="00E478F9">
              <w:t>TP/(TP+FP)</w:t>
            </w:r>
          </w:p>
        </w:tc>
        <w:tc>
          <w:tcPr>
            <w:tcW w:w="2676" w:type="dxa"/>
          </w:tcPr>
          <w:p w14:paraId="30740A1C" w14:textId="6C71C9EC" w:rsidR="00F2771B" w:rsidRPr="00E478F9" w:rsidRDefault="00F2771B" w:rsidP="006B3602">
            <w:pPr>
              <w:rPr>
                <w:sz w:val="22"/>
                <w:szCs w:val="22"/>
              </w:rPr>
            </w:pPr>
            <w:r w:rsidRPr="00E478F9">
              <w:t>The proportion of true cases among those classified as cases by the model (range: 0-1; higher score means better performance)</w:t>
            </w:r>
          </w:p>
        </w:tc>
        <w:tc>
          <w:tcPr>
            <w:tcW w:w="2749" w:type="dxa"/>
          </w:tcPr>
          <w:p w14:paraId="6C6AD952" w14:textId="77777777" w:rsidR="00F2771B" w:rsidRPr="00E478F9" w:rsidRDefault="00F2771B" w:rsidP="00F2771B">
            <w:pPr>
              <w:jc w:val="both"/>
              <w:rPr>
                <w:sz w:val="22"/>
                <w:szCs w:val="22"/>
              </w:rPr>
            </w:pPr>
            <w:r w:rsidRPr="00E478F9">
              <w:t xml:space="preserve">Predictive parity </w:t>
            </w:r>
          </w:p>
          <w:p w14:paraId="20E2FE04" w14:textId="77777777" w:rsidR="00F2771B" w:rsidRPr="00E478F9" w:rsidRDefault="00F2771B" w:rsidP="005C5721">
            <w:pPr>
              <w:rPr>
                <w:sz w:val="22"/>
                <w:szCs w:val="22"/>
              </w:rPr>
            </w:pPr>
          </w:p>
        </w:tc>
        <w:tc>
          <w:tcPr>
            <w:tcW w:w="3266" w:type="dxa"/>
          </w:tcPr>
          <w:p w14:paraId="60E8055D" w14:textId="38497D1C" w:rsidR="00F2771B" w:rsidRPr="00E478F9" w:rsidRDefault="00F2771B" w:rsidP="005C5721">
            <w:pPr>
              <w:rPr>
                <w:sz w:val="22"/>
                <w:szCs w:val="22"/>
              </w:rPr>
            </w:pPr>
            <w:r w:rsidRPr="00E478F9">
              <w:t xml:space="preserve">Are predictions on both groups equally useful for clinicians, </w:t>
            </w:r>
            <w:proofErr w:type="gramStart"/>
            <w:r w:rsidRPr="00E478F9">
              <w:t>or</w:t>
            </w:r>
            <w:proofErr w:type="gramEnd"/>
            <w:r w:rsidRPr="00E478F9">
              <w:t xml:space="preserve"> does one group have a higher proportion of false positives among predicted positives?</w:t>
            </w:r>
          </w:p>
          <w:p w14:paraId="4022BA05" w14:textId="77777777" w:rsidR="00F2771B" w:rsidRPr="00E478F9" w:rsidRDefault="00F2771B" w:rsidP="005C5721">
            <w:pPr>
              <w:rPr>
                <w:sz w:val="22"/>
                <w:szCs w:val="22"/>
              </w:rPr>
            </w:pPr>
          </w:p>
          <w:p w14:paraId="0F47279D" w14:textId="77777777" w:rsidR="00F2771B" w:rsidRPr="00E478F9" w:rsidRDefault="00F2771B" w:rsidP="005C5721">
            <w:pPr>
              <w:rPr>
                <w:sz w:val="22"/>
                <w:szCs w:val="22"/>
              </w:rPr>
            </w:pPr>
            <w:r w:rsidRPr="00E478F9">
              <w:t>Ratio=1: fair</w:t>
            </w:r>
          </w:p>
          <w:p w14:paraId="37C764B0" w14:textId="42C03763" w:rsidR="00F2771B" w:rsidRPr="00E478F9" w:rsidRDefault="00F2771B" w:rsidP="005C5721">
            <w:pPr>
              <w:rPr>
                <w:sz w:val="22"/>
                <w:szCs w:val="22"/>
              </w:rPr>
            </w:pPr>
            <w:r w:rsidRPr="00E478F9">
              <w:lastRenderedPageBreak/>
              <w:t>Ratio&lt;1: unfavorable to unprivileged group</w:t>
            </w:r>
          </w:p>
          <w:p w14:paraId="49C1E3CC" w14:textId="69E89BF2" w:rsidR="00F2771B" w:rsidRPr="00E478F9" w:rsidRDefault="00F2771B" w:rsidP="005C5721">
            <w:pPr>
              <w:rPr>
                <w:sz w:val="22"/>
                <w:szCs w:val="22"/>
              </w:rPr>
            </w:pPr>
            <w:r w:rsidRPr="00E478F9">
              <w:t>Ratio&gt;1: favorable to unprivileged group</w:t>
            </w:r>
          </w:p>
        </w:tc>
      </w:tr>
      <w:tr w:rsidR="00F2771B" w:rsidRPr="00E478F9" w14:paraId="698BBC50" w14:textId="2E4CDF81" w:rsidTr="00181123">
        <w:tc>
          <w:tcPr>
            <w:tcW w:w="1566" w:type="dxa"/>
          </w:tcPr>
          <w:p w14:paraId="227670B3" w14:textId="765172E9" w:rsidR="00F2771B" w:rsidRPr="00E478F9" w:rsidRDefault="00F2771B" w:rsidP="00CD6753">
            <w:pPr>
              <w:jc w:val="both"/>
              <w:rPr>
                <w:sz w:val="22"/>
                <w:szCs w:val="22"/>
              </w:rPr>
            </w:pPr>
            <w:r w:rsidRPr="00E478F9">
              <w:lastRenderedPageBreak/>
              <w:t xml:space="preserve">Unweighted average of FPR and FNR </w:t>
            </w:r>
          </w:p>
        </w:tc>
        <w:tc>
          <w:tcPr>
            <w:tcW w:w="2693" w:type="dxa"/>
          </w:tcPr>
          <w:p w14:paraId="34CE4DCF" w14:textId="157A117C" w:rsidR="00F2771B" w:rsidRPr="00E478F9" w:rsidRDefault="00F2771B" w:rsidP="006B3602">
            <w:pPr>
              <w:jc w:val="center"/>
              <w:rPr>
                <w:sz w:val="22"/>
                <w:szCs w:val="22"/>
              </w:rPr>
            </w:pPr>
            <w:r w:rsidRPr="00E478F9">
              <w:t>[FP/(FP+TN) + FN/(TP+FN)]/2</w:t>
            </w:r>
          </w:p>
        </w:tc>
        <w:tc>
          <w:tcPr>
            <w:tcW w:w="2676" w:type="dxa"/>
          </w:tcPr>
          <w:p w14:paraId="213480EA" w14:textId="2DB24962" w:rsidR="00F2771B" w:rsidRPr="00E478F9" w:rsidRDefault="00F2771B" w:rsidP="006B3602">
            <w:pPr>
              <w:rPr>
                <w:sz w:val="22"/>
                <w:szCs w:val="22"/>
              </w:rPr>
            </w:pPr>
            <w:r w:rsidRPr="00E478F9">
              <w:t>Average between FPR (predictive equality) and FNR (1-sensitivity). Range: 0-</w:t>
            </w:r>
            <w:r w:rsidR="00E307F9" w:rsidRPr="00E478F9">
              <w:t xml:space="preserve">.5 </w:t>
            </w:r>
            <w:r w:rsidRPr="00E478F9">
              <w:t>(higher score means worse performance)</w:t>
            </w:r>
          </w:p>
        </w:tc>
        <w:tc>
          <w:tcPr>
            <w:tcW w:w="2749" w:type="dxa"/>
          </w:tcPr>
          <w:p w14:paraId="52FDFB45" w14:textId="48C9C48D" w:rsidR="00F2771B" w:rsidRPr="00E478F9" w:rsidRDefault="00F2771B" w:rsidP="001B5306">
            <w:pPr>
              <w:rPr>
                <w:sz w:val="22"/>
                <w:szCs w:val="22"/>
              </w:rPr>
            </w:pPr>
            <w:r w:rsidRPr="00E478F9">
              <w:t>Balanced error rate</w:t>
            </w:r>
          </w:p>
        </w:tc>
        <w:tc>
          <w:tcPr>
            <w:tcW w:w="3266" w:type="dxa"/>
          </w:tcPr>
          <w:p w14:paraId="5C457691" w14:textId="0254D6BA" w:rsidR="00E307F9" w:rsidRPr="00E478F9" w:rsidRDefault="00E307F9" w:rsidP="001B5306">
            <w:pPr>
              <w:rPr>
                <w:sz w:val="22"/>
                <w:szCs w:val="22"/>
              </w:rPr>
            </w:pPr>
            <w:r w:rsidRPr="00E478F9">
              <w:t>(</w:t>
            </w:r>
            <w:r w:rsidR="002F1348" w:rsidRPr="00E478F9">
              <w:t>Interpretable as an a</w:t>
            </w:r>
            <w:r w:rsidRPr="00E478F9">
              <w:t>verage of equal opportunity and predictive equality)</w:t>
            </w:r>
          </w:p>
          <w:p w14:paraId="04CFE800" w14:textId="77777777" w:rsidR="00F2771B" w:rsidRPr="00E478F9" w:rsidRDefault="00F2771B" w:rsidP="001B5306">
            <w:pPr>
              <w:rPr>
                <w:sz w:val="22"/>
                <w:szCs w:val="22"/>
              </w:rPr>
            </w:pPr>
          </w:p>
          <w:p w14:paraId="37040DFC" w14:textId="77777777" w:rsidR="00F2771B" w:rsidRPr="00E478F9" w:rsidRDefault="00F2771B" w:rsidP="001B5306">
            <w:pPr>
              <w:rPr>
                <w:sz w:val="22"/>
                <w:szCs w:val="22"/>
              </w:rPr>
            </w:pPr>
            <w:r w:rsidRPr="00E478F9">
              <w:t>Ratio=1: fair</w:t>
            </w:r>
          </w:p>
          <w:p w14:paraId="3199490D" w14:textId="77777777" w:rsidR="00F2771B" w:rsidRPr="00E478F9" w:rsidRDefault="00F2771B" w:rsidP="001B5306">
            <w:pPr>
              <w:rPr>
                <w:sz w:val="22"/>
                <w:szCs w:val="22"/>
              </w:rPr>
            </w:pPr>
            <w:r w:rsidRPr="00E478F9">
              <w:t>Ratio&lt;1: favorable to unprivileged group</w:t>
            </w:r>
          </w:p>
          <w:p w14:paraId="56271BE6" w14:textId="60943CA8" w:rsidR="00F2771B" w:rsidRPr="00E478F9" w:rsidRDefault="00F2771B" w:rsidP="001B5306">
            <w:pPr>
              <w:rPr>
                <w:sz w:val="22"/>
                <w:szCs w:val="22"/>
              </w:rPr>
            </w:pPr>
            <w:r w:rsidRPr="00E478F9">
              <w:t>Ratio&gt;1: unfavorable to unprivileged group</w:t>
            </w:r>
          </w:p>
        </w:tc>
      </w:tr>
      <w:tr w:rsidR="002F1348" w:rsidRPr="00E478F9" w14:paraId="71346E7B" w14:textId="35661DB2" w:rsidTr="00CA03F5">
        <w:tc>
          <w:tcPr>
            <w:tcW w:w="12950" w:type="dxa"/>
            <w:gridSpan w:val="5"/>
          </w:tcPr>
          <w:p w14:paraId="5EAC3C8C" w14:textId="749D5E8E" w:rsidR="002F1348" w:rsidRPr="00E478F9" w:rsidRDefault="002F1348" w:rsidP="006B3602">
            <w:pPr>
              <w:keepNext/>
              <w:rPr>
                <w:bCs/>
                <w:sz w:val="22"/>
                <w:szCs w:val="22"/>
              </w:rPr>
            </w:pPr>
          </w:p>
          <w:p w14:paraId="298E1905" w14:textId="109BAF76" w:rsidR="002F1348" w:rsidRPr="00E478F9" w:rsidRDefault="002F1348" w:rsidP="006B3602">
            <w:pPr>
              <w:keepNext/>
              <w:rPr>
                <w:bCs/>
                <w:sz w:val="22"/>
                <w:szCs w:val="22"/>
              </w:rPr>
            </w:pPr>
            <w:r w:rsidRPr="00E478F9">
              <w:rPr>
                <w:bCs/>
              </w:rPr>
              <w:t>TP: true positives; FP: false positives; TN: true negatives; FN: false negatives; FPR: false positive rate; FNR: false negative rate</w:t>
            </w:r>
          </w:p>
        </w:tc>
      </w:tr>
      <w:bookmarkEnd w:id="0"/>
    </w:tbl>
    <w:p w14:paraId="6F953511" w14:textId="4A21BDCB" w:rsidR="006B3602" w:rsidRPr="00E478F9" w:rsidRDefault="006B3602"/>
    <w:p w14:paraId="3669BDAF" w14:textId="77777777" w:rsidR="00CD6753" w:rsidRPr="00E478F9" w:rsidRDefault="00CD6753">
      <w:pPr>
        <w:sectPr w:rsidR="00CD6753" w:rsidRPr="00E478F9" w:rsidSect="00CD6753">
          <w:pgSz w:w="15840" w:h="12240" w:orient="landscape"/>
          <w:pgMar w:top="1440" w:right="1440" w:bottom="1440" w:left="1440" w:header="720" w:footer="720" w:gutter="0"/>
          <w:cols w:space="720"/>
          <w:docGrid w:linePitch="360"/>
        </w:sectPr>
      </w:pPr>
    </w:p>
    <w:tbl>
      <w:tblPr>
        <w:tblpPr w:leftFromText="180" w:rightFromText="180" w:vertAnchor="text" w:horzAnchor="margin" w:tblpY="15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0"/>
      </w:tblGrid>
      <w:tr w:rsidR="006761AD" w:rsidRPr="00E478F9" w14:paraId="43BA8181" w14:textId="77777777" w:rsidTr="002C528E">
        <w:tc>
          <w:tcPr>
            <w:tcW w:w="9360" w:type="dxa"/>
            <w:tcBorders>
              <w:top w:val="nil"/>
              <w:left w:val="nil"/>
              <w:right w:val="nil"/>
            </w:tcBorders>
            <w:shd w:val="clear" w:color="auto" w:fill="auto"/>
          </w:tcPr>
          <w:p w14:paraId="4F72D726" w14:textId="77777777" w:rsidR="006761AD" w:rsidRPr="00E478F9" w:rsidRDefault="006761AD" w:rsidP="006761AD">
            <w:pPr>
              <w:spacing w:after="0" w:line="240" w:lineRule="auto"/>
              <w:jc w:val="both"/>
              <w:rPr>
                <w:rFonts w:ascii="Times New Roman" w:eastAsia="Calibri" w:hAnsi="Times New Roman" w:cs="Times New Roman"/>
                <w:bCs/>
                <w:sz w:val="24"/>
                <w:szCs w:val="24"/>
              </w:rPr>
            </w:pPr>
            <w:r w:rsidRPr="00E478F9">
              <w:rPr>
                <w:rFonts w:ascii="Times New Roman" w:eastAsia="Calibri" w:hAnsi="Times New Roman" w:cs="Times New Roman"/>
                <w:b/>
                <w:sz w:val="24"/>
                <w:szCs w:val="24"/>
              </w:rPr>
              <w:lastRenderedPageBreak/>
              <w:t>Supplementary Table 2.</w:t>
            </w:r>
            <w:r w:rsidRPr="00E478F9">
              <w:rPr>
                <w:rFonts w:ascii="Times New Roman" w:eastAsia="Calibri" w:hAnsi="Times New Roman" w:cs="Times New Roman"/>
                <w:bCs/>
                <w:sz w:val="24"/>
                <w:szCs w:val="24"/>
              </w:rPr>
              <w:t xml:space="preserve"> The reported health outcomes predicted by HOUSES  </w:t>
            </w:r>
          </w:p>
          <w:p w14:paraId="03B4A214" w14:textId="77777777" w:rsidR="006761AD" w:rsidRPr="00E478F9" w:rsidRDefault="006761AD" w:rsidP="006761AD">
            <w:pPr>
              <w:spacing w:after="0" w:line="240" w:lineRule="auto"/>
              <w:jc w:val="both"/>
              <w:rPr>
                <w:rFonts w:ascii="Times New Roman" w:eastAsia="Calibri" w:hAnsi="Times New Roman" w:cs="Times New Roman"/>
                <w:bCs/>
                <w:sz w:val="24"/>
                <w:szCs w:val="24"/>
              </w:rPr>
            </w:pPr>
          </w:p>
        </w:tc>
      </w:tr>
      <w:tr w:rsidR="006761AD" w:rsidRPr="00E478F9" w14:paraId="57B54874" w14:textId="77777777" w:rsidTr="002C528E">
        <w:tc>
          <w:tcPr>
            <w:tcW w:w="9360" w:type="dxa"/>
            <w:shd w:val="clear" w:color="auto" w:fill="auto"/>
          </w:tcPr>
          <w:p w14:paraId="6506FA18" w14:textId="77777777" w:rsidR="006761AD" w:rsidRPr="00E478F9" w:rsidRDefault="006761AD" w:rsidP="006761AD">
            <w:pPr>
              <w:spacing w:after="0" w:line="240" w:lineRule="auto"/>
              <w:jc w:val="both"/>
              <w:rPr>
                <w:rFonts w:ascii="Times New Roman" w:eastAsia="Calibri" w:hAnsi="Times New Roman" w:cs="Times New Roman"/>
                <w:b/>
                <w:sz w:val="24"/>
                <w:szCs w:val="24"/>
              </w:rPr>
            </w:pPr>
            <w:r w:rsidRPr="00E478F9">
              <w:rPr>
                <w:rFonts w:ascii="Times New Roman" w:eastAsia="Calibri" w:hAnsi="Times New Roman" w:cs="Times New Roman"/>
                <w:b/>
                <w:sz w:val="24"/>
                <w:szCs w:val="24"/>
              </w:rPr>
              <w:t>A. Chronic conditions and mortality</w:t>
            </w:r>
          </w:p>
        </w:tc>
      </w:tr>
      <w:tr w:rsidR="006761AD" w:rsidRPr="00E478F9" w14:paraId="0BA494F1" w14:textId="77777777" w:rsidTr="002C528E">
        <w:tc>
          <w:tcPr>
            <w:tcW w:w="9360" w:type="dxa"/>
            <w:shd w:val="clear" w:color="auto" w:fill="auto"/>
          </w:tcPr>
          <w:p w14:paraId="60A96CE5" w14:textId="77777777" w:rsidR="006761AD" w:rsidRPr="00E478F9" w:rsidRDefault="006761AD" w:rsidP="006761AD">
            <w:pPr>
              <w:spacing w:after="0" w:line="240" w:lineRule="auto"/>
              <w:contextualSpacing/>
              <w:jc w:val="both"/>
              <w:rPr>
                <w:rFonts w:ascii="Times New Roman" w:eastAsia="Calibri" w:hAnsi="Times New Roman" w:cs="Times New Roman"/>
                <w:sz w:val="24"/>
                <w:szCs w:val="24"/>
              </w:rPr>
            </w:pPr>
            <w:r w:rsidRPr="00E478F9">
              <w:rPr>
                <w:rFonts w:ascii="Times New Roman" w:eastAsia="Calibri" w:hAnsi="Times New Roman" w:cs="Times New Roman"/>
                <w:b/>
                <w:sz w:val="24"/>
                <w:szCs w:val="24"/>
                <w:u w:val="single"/>
              </w:rPr>
              <w:t>Adults</w:t>
            </w:r>
            <w:r w:rsidRPr="00E478F9">
              <w:rPr>
                <w:rFonts w:ascii="Times New Roman" w:eastAsia="Calibri" w:hAnsi="Times New Roman" w:cs="Times New Roman"/>
                <w:b/>
                <w:sz w:val="24"/>
                <w:szCs w:val="24"/>
              </w:rPr>
              <w:t>:</w:t>
            </w:r>
            <w:r w:rsidRPr="00E478F9">
              <w:rPr>
                <w:rFonts w:ascii="Times New Roman" w:eastAsia="Calibri" w:hAnsi="Times New Roman" w:cs="Times New Roman"/>
                <w:sz w:val="24"/>
                <w:szCs w:val="24"/>
              </w:rPr>
              <w:t xml:space="preserve"> 1) Risk of rheumatoid arthritis (RA) and  post-RA mortality,</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Ghawi&lt;/Author&gt;&lt;Year&gt;2015&lt;/Year&gt;&lt;RecNum&gt;19619&lt;/RecNum&gt;&lt;DisplayText&gt;&lt;style face="superscript"&gt;76&lt;/style&gt;&lt;/DisplayText&gt;&lt;record&gt;&lt;rec-number&gt;19619&lt;/rec-number&gt;&lt;foreign-keys&gt;&lt;key app="EN" db-id="p5f5zppaitv2sievsf3v0wspstezvdtwzzv2" timestamp="0"&gt;19619&lt;/key&gt;&lt;/foreign-keys&gt;&lt;ref-type name="Journal Article"&gt;17&lt;/ref-type&gt;&lt;contributors&gt;&lt;authors&gt;&lt;author&gt;Ghawi, H.&lt;/author&gt;&lt;author&gt;Crowson, C. S.&lt;/author&gt;&lt;author&gt;Rand-Weaver, J.&lt;/author&gt;&lt;author&gt;Krusemark, E.&lt;/author&gt;&lt;author&gt;Gabriel, S. E.&lt;/author&gt;&lt;author&gt;Juhn, Y. J.&lt;/author&gt;&lt;/authors&gt;&lt;/contributors&gt;&lt;auth-address&gt;Department of Pediatric and Adolescent Medicine, Mayo Clinic, Rochester, Minnesota, USA.&amp;#xD;Division of Rheumatology, Department of Health Sciences Research and Internal Medicine, Mayo Clinic, Rochester, Minnesota, USA.&amp;#xD;Department of Pediatric and Adolescent Medicine and Internal Medicine, Mayo Clinic, Rochester, Minnesota, USA.&lt;/auth-address&gt;&lt;titles&gt;&lt;title&gt;A novel measure of socioeconomic status using individual housing data to assess the association of SES with rheumatoid arthritis and its mortality: a population-based case-control study&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6469&lt;/pages&gt;&lt;volume&gt;5&lt;/volume&gt;&lt;number&gt;4&lt;/number&gt;&lt;edition&gt;2015/05/01&lt;/edition&gt;&lt;dates&gt;&lt;year&gt;2015&lt;/year&gt;&lt;/dates&gt;&lt;isbn&gt;2044-6055 (Electronic)&lt;/isbn&gt;&lt;accession-num&gt;25926142&lt;/accession-num&gt;&lt;urls&gt;&lt;related-urls&gt;&lt;url&gt;http://www.ncbi.nlm.nih.gov/pubmed/25926142&lt;/url&gt;&lt;/related-urls&gt;&lt;/urls&gt;&lt;electronic-resource-num&gt;10.1136/bmjopen-2014-006469&lt;/electronic-resource-num&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76</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2) risks of coronary heart disease, asthma, diabetes, hypertension, mood disorder,</w:t>
            </w:r>
            <w:r w:rsidRPr="00E478F9">
              <w:rPr>
                <w:rFonts w:ascii="Times New Roman" w:eastAsia="Calibri" w:hAnsi="Times New Roman" w:cs="Times New Roman"/>
                <w:sz w:val="24"/>
                <w:szCs w:val="24"/>
              </w:rPr>
              <w:fldChar w:fldCharType="begin">
                <w:fldData xml:space="preserve">PEVuZE5vdGU+PENpdGU+PEF1dGhvcj5XaTwvQXV0aG9yPjxZZWFyPjIwMTY8L1llYXI+PFJlY051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XaTwvQXV0aG9yPjxZZWFyPjIwMTY8L1llYXI+PFJlY051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77</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Post–Myocardial Infarction mortality,</w:t>
            </w:r>
            <w:r w:rsidRPr="00E478F9">
              <w:rPr>
                <w:rFonts w:ascii="Times New Roman" w:eastAsia="Calibri" w:hAnsi="Times New Roman" w:cs="Times New Roman"/>
                <w:sz w:val="24"/>
                <w:szCs w:val="24"/>
              </w:rPr>
              <w:fldChar w:fldCharType="begin">
                <w:fldData xml:space="preserve">PEVuZE5vdGU+PENpdGU+PEF1dGhvcj5CYW5nPC9BdXRob3I+PFllYXI+MjAxNDwvWWVhcj48UmVj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CYW5nPC9BdXRob3I+PFllYXI+MjAxNDwvWWVhcj48UmVj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78</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3) multiple chronic conditions,</w:t>
            </w:r>
            <w:r w:rsidRPr="00E478F9">
              <w:rPr>
                <w:rFonts w:ascii="Times New Roman" w:eastAsia="Calibri" w:hAnsi="Times New Roman" w:cs="Times New Roman"/>
                <w:sz w:val="24"/>
                <w:szCs w:val="24"/>
              </w:rPr>
              <w:fldChar w:fldCharType="begin">
                <w:fldData xml:space="preserve">PEVuZE5vdGU+PENpdGU+PEF1dGhvcj5UYWthaGFzaGk8L0F1dGhvcj48WWVhcj4yMDE2PC9ZZWFy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==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UYWthaGFzaGk8L0F1dGhvcj48WWVhcj4yMDE2PC9ZZWFy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==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79</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4) post-Glioma mortality</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Ryan&lt;/Author&gt;&lt;Year&gt;2020&lt;/Year&gt;&lt;RecNum&gt;24270&lt;/RecNum&gt;&lt;DisplayText&gt;&lt;style face="superscript"&gt;80&lt;/style&gt;&lt;/DisplayText&gt;&lt;record&gt;&lt;rec-number&gt;24270&lt;/rec-number&gt;&lt;foreign-keys&gt;&lt;key app="EN" db-id="p5f5zppaitv2sievsf3v0wspstezvdtwzzv2" timestamp="1591561175"&gt;24270&lt;/key&gt;&lt;/foreign-keys&gt;&lt;ref-type name="Journal Article"&gt;17&lt;/ref-type&gt;&lt;contributors&gt;&lt;authors&gt;&lt;author&gt;Ryan, C. S.&lt;/author&gt;&lt;author&gt;Juhn, Y. J.&lt;/author&gt;&lt;author&gt;Kaur, H.&lt;/author&gt;&lt;author&gt;Wi, C. I.&lt;/author&gt;&lt;author&gt;Ryu, E.&lt;/author&gt;&lt;author&gt;King, K. S.&lt;/author&gt;&lt;author&gt;Lachance, D. H.&lt;/author&gt;&lt;/authors&gt;&lt;/contributors&gt;&lt;auth-address&gt;Department of Neurology, Mayo Clinic, Rochester, MN.&amp;#xD;Department of Pediatrics, Mayo Clinic, Rochester, MN.&amp;#xD;Department of Health Sciences Research, Mayo Clinic, Rochester, MN.&lt;/auth-address&gt;&lt;titles&gt;&lt;title&gt;Long-term incidence of glioma in Olmsted County, Minnesota, and disparities in postglioma survival rate: a population-based study&lt;/title&gt;&lt;secondary-title&gt;Neurooncol Pract&lt;/secondary-title&gt;&lt;/titles&gt;&lt;periodical&gt;&lt;full-title&gt;Neurooncol Pract&lt;/full-title&gt;&lt;/periodical&gt;&lt;pages&gt;288-298&lt;/pages&gt;&lt;volume&gt;7&lt;/volume&gt;&lt;number&gt;3&lt;/number&gt;&lt;edition&gt;2020/06/17&lt;/edition&gt;&lt;keywords&gt;&lt;keyword&gt;astrocytoma&lt;/keyword&gt;&lt;keyword&gt;glioblastoma&lt;/keyword&gt;&lt;keyword&gt;mortality&lt;/keyword&gt;&lt;keyword&gt;pediatric&lt;/keyword&gt;&lt;keyword&gt;socioeconomic&lt;/keyword&gt;&lt;/keywords&gt;&lt;dates&gt;&lt;year&gt;2020&lt;/year&gt;&lt;pub-dates&gt;&lt;date&gt;Jun&lt;/date&gt;&lt;/pub-dates&gt;&lt;/dates&gt;&lt;isbn&gt;2054-2577 (Print)&amp;#xD;2054-2577 (Linking)&lt;/isbn&gt;&lt;accession-num&gt;32537178&lt;/accession-num&gt;&lt;urls&gt;&lt;related-urls&gt;&lt;url&gt;https://www.ncbi.nlm.nih.gov/pubmed/32537178&lt;/url&gt;&lt;/related-urls&gt;&lt;/urls&gt;&lt;custom2&gt;PMC7274190&lt;/custom2&gt;&lt;electronic-resource-num&gt;10.1093/nop/npz065&lt;/electronic-resource-num&gt;&lt;access-date&gt;6/7/2020&lt;/access-dat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0</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5) renal transplantation outcome</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Stevens&lt;/Author&gt;&lt;Year&gt;2020&lt;/Year&gt;&lt;RecNum&gt;24271&lt;/RecNum&gt;&lt;DisplayText&gt;&lt;style face="superscript"&gt;68&lt;/style&gt;&lt;/DisplayText&gt;&lt;record&gt;&lt;rec-number&gt;24271&lt;/rec-number&gt;&lt;foreign-keys&gt;&lt;key app="EN" db-id="p5f5zppaitv2sievsf3v0wspstezvdtwzzv2" timestamp="1591561342"&gt;24271&lt;/key&gt;&lt;/foreign-keys&gt;&lt;ref-type name="Journal Article"&gt;17&lt;/ref-type&gt;&lt;contributors&gt;&lt;authors&gt;&lt;author&gt;Stevens, Maria A.&lt;/author&gt;&lt;author&gt;Beebe, Timothy J.&lt;/author&gt;&lt;author&gt;Wi, Chung-II&lt;/author&gt;&lt;author&gt;Taler, Sandra J.&lt;/author&gt;&lt;author&gt;St. Sauver, Jennifer L.&lt;/author&gt;&lt;author&gt;Juhn, Young J.&lt;/author&gt;&lt;/authors&gt;&lt;/contributors&gt;&lt;titles&gt;&lt;title&gt;HOUSES index as an innovative socioeconomic measure predicts graft failure among kidney transplant recipients&lt;/title&gt;&lt;secondary-title&gt;Transplantation&lt;/secondary-title&gt;&lt;/titles&gt;&lt;periodical&gt;&lt;full-title&gt;Transplantation&lt;/full-title&gt;&lt;/periodical&gt;&lt;volume&gt;Online First&lt;/volume&gt;&lt;dates&gt;&lt;year&gt;2020&lt;/year&gt;&lt;/dates&gt;&lt;isbn&gt;0041-1337&lt;/isbn&gt;&lt;accession-num&gt;00007890-900000000-95781&lt;/accession-num&gt;&lt;urls&gt;&lt;related-urls&gt;&lt;url&gt;https://journals.lww.com/transplantjournal/Fulltext/9000/HOUSES_index_as_an_innovative_socioeconomic.95781.aspx&lt;/url&gt;&lt;/related-urls&gt;&lt;/urls&gt;&lt;electronic-resource-num&gt;10.1097/tp.0000000000003131&lt;/electronic-resource-num&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68</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6) ICU mortality,</w:t>
            </w:r>
            <w:r w:rsidRPr="00E478F9">
              <w:rPr>
                <w:rFonts w:ascii="Times New Roman" w:eastAsia="Calibri" w:hAnsi="Times New Roman" w:cs="Times New Roman"/>
                <w:sz w:val="24"/>
                <w:szCs w:val="24"/>
              </w:rPr>
              <w:fldChar w:fldCharType="begin">
                <w:fldData xml:space="preserve">PEVuZE5vdGU+PENpdGU+PEF1dGhvcj5CYXJ3aXNlPC9BdXRob3I+PFllYXI+MjAyMDwvWWVhcj48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CYXJ3aXNlPC9BdXRob3I+PFllYXI+MjAyMDwvWWVhcj48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1</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7) persistent depressive symptoms and remission of depressive symptoms,</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Angstman&lt;/Author&gt;&lt;Year&gt;2021&lt;/Year&gt;&lt;RecNum&gt;25735&lt;/RecNum&gt;&lt;DisplayText&gt;&lt;style face="superscript"&gt;82&lt;/style&gt;&lt;/DisplayText&gt;&lt;record&gt;&lt;rec-number&gt;25735&lt;/rec-number&gt;&lt;foreign-keys&gt;&lt;key app="EN" db-id="p5f5zppaitv2sievsf3v0wspstezvdtwzzv2" timestamp="1628083394"&gt;25735&lt;/key&gt;&lt;/foreign-keys&gt;&lt;ref-type name="Journal Article"&gt;17&lt;/ref-type&gt;&lt;contributors&gt;&lt;authors&gt;&lt;author&gt;Angstman, K. B.&lt;/author&gt;&lt;author&gt;Wi, C. I.&lt;/author&gt;&lt;author&gt;Williams, M. D.&lt;/author&gt;&lt;author&gt;Bohn, B. A.&lt;/author&gt;&lt;author&gt;Garrison, G. M.&lt;/author&gt;&lt;/authors&gt;&lt;/contributors&gt;&lt;auth-address&gt;Department of Family Medicine, Mayo Clinic, Rochester, MN, United States. Electronic address: angstman.kurt@mayo.edu.&amp;#xD;Department of Pediatric and Adolescent Medicine, Mayo Clinic, Rochester, MN, United States.&amp;#xD;Department of Psychiatry and Psychology, Mayo Clinic, Rochester, MN, United States.&amp;#xD;Department of Family Medicine, Mayo Clinic, Rochester, MN, United States.&amp;#xD;Department of Family Medicine, Mayo Clinic, Rochester, MN, United States. Electronic address: garrison.gregory@mayo.edu.&lt;/auth-address&gt;&lt;titles&gt;&lt;title&gt;Impact of socioeconomic status on depression clinical outcomes at six months in a Midwestern, United States community&lt;/title&gt;&lt;secondary-title&gt;J Affect Disord&lt;/secondary-title&gt;&lt;/titles&gt;&lt;periodical&gt;&lt;full-title&gt;J Affect Disord&lt;/full-title&gt;&lt;/periodical&gt;&lt;pages&gt;751-756&lt;/pages&gt;&lt;volume&gt;292&lt;/volume&gt;&lt;edition&gt;2021/06/25&lt;/edition&gt;&lt;keywords&gt;&lt;keyword&gt;*Clinical outcomes&lt;/keyword&gt;&lt;keyword&gt;*Collaborative care model&lt;/keyword&gt;&lt;keyword&gt;*Depression&lt;/keyword&gt;&lt;keyword&gt;*Primary care&lt;/keyword&gt;&lt;keyword&gt;*Socioeconomic status&lt;/keyword&gt;&lt;keyword&gt;*Usual care&lt;/keyword&gt;&lt;/keywords&gt;&lt;dates&gt;&lt;year&gt;2021&lt;/year&gt;&lt;pub-dates&gt;&lt;date&gt;Sep 1&lt;/date&gt;&lt;/pub-dates&gt;&lt;/dates&gt;&lt;isbn&gt;0165-0327&lt;/isbn&gt;&lt;accession-num&gt;34167024&lt;/accession-num&gt;&lt;urls&gt;&lt;/urls&gt;&lt;electronic-resource-num&gt;10.1016/j.jad.2021.05.098&lt;/electronic-resource-num&gt;&lt;remote-database-provider&gt;NLM&lt;/remote-database-provider&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2</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w:t>
            </w:r>
          </w:p>
          <w:p w14:paraId="5EC37677" w14:textId="77777777" w:rsidR="006761AD" w:rsidRPr="00E478F9" w:rsidRDefault="006761AD" w:rsidP="006761AD">
            <w:pPr>
              <w:spacing w:after="0" w:line="240" w:lineRule="auto"/>
              <w:contextualSpacing/>
              <w:jc w:val="both"/>
              <w:rPr>
                <w:rFonts w:ascii="Times New Roman" w:eastAsia="Calibri" w:hAnsi="Times New Roman" w:cs="Times New Roman"/>
                <w:sz w:val="24"/>
                <w:szCs w:val="24"/>
              </w:rPr>
            </w:pPr>
            <w:r w:rsidRPr="00E478F9">
              <w:rPr>
                <w:rFonts w:ascii="Times New Roman" w:eastAsia="Calibri" w:hAnsi="Times New Roman" w:cs="Times New Roman"/>
                <w:b/>
                <w:sz w:val="24"/>
                <w:szCs w:val="24"/>
                <w:u w:val="single"/>
              </w:rPr>
              <w:t>Children:</w:t>
            </w:r>
            <w:r w:rsidRPr="00E478F9">
              <w:rPr>
                <w:rFonts w:ascii="Times New Roman" w:eastAsia="Calibri" w:hAnsi="Times New Roman" w:cs="Times New Roman"/>
                <w:sz w:val="24"/>
                <w:szCs w:val="24"/>
              </w:rPr>
              <w:t xml:space="preserve"> 8) Risks of asthma, epilepsy, mood disorders,</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Bjur&lt;/Author&gt;&lt;Year&gt;2019&lt;/Year&gt;&lt;RecNum&gt;22794&lt;/RecNum&gt;&lt;DisplayText&gt;&lt;style face="superscript"&gt;83&lt;/style&gt;&lt;/DisplayText&gt;&lt;record&gt;&lt;rec-number&gt;22794&lt;/rec-number&gt;&lt;foreign-keys&gt;&lt;key app="EN" db-id="p5f5zppaitv2sievsf3v0wspstezvdtwzzv2" timestamp="0"&gt;22794&lt;/key&gt;&lt;/foreign-keys&gt;&lt;ref-type name="Journal Article"&gt;17&lt;/ref-type&gt;&lt;contributors&gt;&lt;authors&gt;&lt;author&gt;Bjur, K. A.&lt;/author&gt;&lt;author&gt;Wi, C. I.&lt;/author&gt;&lt;author&gt;Ryu, E.&lt;/author&gt;&lt;author&gt;Derauf, C.&lt;/author&gt;&lt;author&gt;Crow, S. S.&lt;/author&gt;&lt;author&gt;King, K. S.&lt;/author&gt;&lt;author&gt;Juhn, Y. J.&lt;/author&gt;&lt;/authors&gt;&lt;/contributors&gt;&lt;auth-address&gt;Department of Anesthesiology, Mayo Clinic, Rochester, MN.&amp;#xD;Department of Pediatric and Adolescent Medicine, Mayo Clinic, Rochester, MN.&amp;#xD;Division of Biomedical Statistics and Informatics, Mayo Clinic, Rochester, MN.&amp;#xD;Department of Community Pediatric and Adolescent Medicine, Mayo Clinic, Rochester, MN.&amp;#xD;Department of Community Pediatric and Adolescent Medicine, Mayo Clinic, Rochester, MN. Electronic address: juhn.young@mayo.edu.&lt;/auth-address&gt;&lt;titles&gt;&lt;title&gt;Socioeconomic Status, Race/Ethnicity, and Health Disparities in Children and Adolescents in a Mixed Rural-Urban Community-Olmsted County, Minnesota&lt;/title&gt;&lt;secondary-title&gt;Mayo Clin Proc&lt;/secondary-title&gt;&lt;alt-title&gt;Mayo Clinic proceedings&lt;/alt-title&gt;&lt;/titles&gt;&lt;periodical&gt;&lt;full-title&gt;Mayo Clin Proc&lt;/full-title&gt;&lt;/periodical&gt;&lt;alt-periodical&gt;&lt;full-title&gt;Mayo Clinic Proceedings&lt;/full-title&gt;&lt;/alt-periodical&gt;&lt;pages&gt;44-53&lt;/pages&gt;&lt;volume&gt;94&lt;/volume&gt;&lt;number&gt;1&lt;/number&gt;&lt;edition&gt;2019/01/07&lt;/edition&gt;&lt;dates&gt;&lt;year&gt;2019&lt;/year&gt;&lt;pub-dates&gt;&lt;date&gt;Jan&lt;/date&gt;&lt;/pub-dates&gt;&lt;/dates&gt;&lt;isbn&gt;0025-6196&lt;/isbn&gt;&lt;accession-num&gt;30611453&lt;/accession-num&gt;&lt;urls&gt;&lt;/urls&gt;&lt;electronic-resource-num&gt;10.1016/j.mayocp.2018.06.030&lt;/electronic-resource-num&gt;&lt;remote-database-provider&gt;NLM&lt;/remote-database-provider&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3</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9) overweight,</w:t>
            </w:r>
            <w:r w:rsidRPr="00E478F9">
              <w:rPr>
                <w:rFonts w:ascii="Times New Roman" w:eastAsia="Calibri" w:hAnsi="Times New Roman" w:cs="Times New Roman"/>
                <w:sz w:val="24"/>
                <w:szCs w:val="24"/>
              </w:rPr>
              <w:fldChar w:fldCharType="begin">
                <w:fldData xml:space="preserve">PEVuZE5vdGU+PENpdGU+PEF1dGhvcj5KdWhuPC9BdXRob3I+PFllYXI+MjAxMTwvWWVhcj48UmVj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==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KdWhuPC9BdXRob3I+PFllYXI+MjAxMTwvWWVhcj48UmVj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==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33,84</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8) asthma outcome</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Harris&lt;/Author&gt;&lt;Year&gt;2014&lt;/Year&gt;&lt;RecNum&gt;18818&lt;/RecNum&gt;&lt;DisplayText&gt;&lt;style face="superscript"&gt;67&lt;/style&gt;&lt;/DisplayText&gt;&lt;record&gt;&lt;rec-number&gt;18818&lt;/rec-number&gt;&lt;foreign-keys&gt;&lt;key app="EN" db-id="p5f5zppaitv2sievsf3v0wspstezvdtwzzv2" timestamp="0"&gt;18818&lt;/key&gt;&lt;/foreign-keys&gt;&lt;ref-type name="Journal Article"&gt;17&lt;/ref-type&gt;&lt;contributors&gt;&lt;authors&gt;&lt;author&gt;Harris, M. N.&lt;/author&gt;&lt;author&gt;Lundien, M. C.&lt;/author&gt;&lt;author&gt;Finnie, D. M.&lt;/author&gt;&lt;author&gt;Williams, A. R.&lt;/author&gt;&lt;author&gt;Beebe, T. J.&lt;/author&gt;&lt;author&gt;Sloan, J. A.&lt;/author&gt;&lt;author&gt;Yawn, B. P.&lt;/author&gt;&lt;author&gt;Juhn, Y. J.&lt;/author&gt;&lt;/authors&gt;&lt;/contributors&gt;&lt;auth-address&gt;Department of Pediatric and Adolescent Medicine, Mayo Clinic, Rochester, MN, USA.&amp;#xD;Mercy Clinic, Springfield, MO, USA.&amp;#xD;Department of Health Science Research, Mayo Clinic, Rochester, MN, USA.&amp;#xD;CIDRR8, James A. Haley VA Hospital, Tampa, FL, USA.&amp;#xD;Olmsted Medical Center, Mayo Clinic, Rochester, MN, USA.&amp;#xD;1] Department of Pediatric and Adolescent Medicine, Mayo Clinic, Rochester, MN, USA [2] Department of Health Science Research, Mayo Clinic, Rochester, MN, USA [3] Department of Internal Medicine, Mayo Clinic, Rochester, MN, USA.&lt;/auth-address&gt;&lt;titles&gt;&lt;title&gt;Application of a novel socioeconomic measure using individual housing data in asthma research: an exploratory study&lt;/title&gt;&lt;secondary-title&gt;NPJ primary care respiratory medicine&lt;/secondary-title&gt;&lt;alt-title&gt;NPJ Prim Care Respir Med&lt;/alt-title&gt;&lt;/titles&gt;&lt;pages&gt;14018&lt;/pages&gt;&lt;volume&gt;24&lt;/volume&gt;&lt;edition&gt;2014/06/27&lt;/edition&gt;&lt;dates&gt;&lt;year&gt;2014&lt;/year&gt;&lt;/dates&gt;&lt;isbn&gt;2055-1010 (Electronic)&lt;/isbn&gt;&lt;accession-num&gt;24965967&lt;/accession-num&gt;&lt;work-type&gt;Research Support, N.I.H., Extramural&amp;#xD;Research Support, Non-U.S. Gov&amp;apos;t&lt;/work-type&gt;&lt;urls&gt;&lt;related-urls&gt;&lt;url&gt;http://www.ncbi.nlm.nih.gov/pubmed/24965967&lt;/url&gt;&lt;/related-urls&gt;&lt;/urls&gt;&lt;electronic-resource-num&gt;10.1038/npjpcrm.2014.18&lt;/electronic-resource-num&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67</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10) multiple complex chronic conditions,</w:t>
            </w:r>
            <w:r w:rsidRPr="00E478F9">
              <w:rPr>
                <w:rFonts w:ascii="Times New Roman" w:eastAsia="Calibri" w:hAnsi="Times New Roman" w:cs="Times New Roman"/>
                <w:sz w:val="24"/>
                <w:szCs w:val="24"/>
              </w:rPr>
              <w:fldChar w:fldCharType="begin">
                <w:fldData xml:space="preserve">PEVuZE5vdGU+PENpdGU+PEF1dGhvcj5CanVyPC9BdXRob3I+PFllYXI+MjAxOTwvWWVhcj48UmVj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CanVyPC9BdXRob3I+PFllYXI+MjAxOTwvWWVhcj48UmVj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47</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11) serum 25 (OH) D concentration</w:t>
            </w:r>
            <w:r w:rsidRPr="00E478F9">
              <w:rPr>
                <w:rFonts w:ascii="Times New Roman" w:eastAsia="Calibri" w:hAnsi="Times New Roman" w:cs="Times New Roman"/>
                <w:sz w:val="24"/>
                <w:szCs w:val="24"/>
              </w:rPr>
              <w:fldChar w:fldCharType="begin">
                <w:fldData xml:space="preserve">PEVuZE5vdGU+PENpdGU+PEF1dGhvcj5UaGFjaGVyPC9BdXRob3I+PFllYXI+MjAyMDwvWWVhcj48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UaGFjaGVyPC9BdXRob3I+PFllYXI+MjAyMDwvWWVhcj48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5</w:t>
            </w:r>
            <w:r w:rsidRPr="00E478F9">
              <w:rPr>
                <w:rFonts w:ascii="Times New Roman" w:eastAsia="Calibri" w:hAnsi="Times New Roman" w:cs="Times New Roman"/>
                <w:sz w:val="24"/>
                <w:szCs w:val="24"/>
              </w:rPr>
              <w:fldChar w:fldCharType="end"/>
            </w:r>
          </w:p>
        </w:tc>
      </w:tr>
      <w:tr w:rsidR="006761AD" w:rsidRPr="00E478F9" w14:paraId="4B7D0887" w14:textId="77777777" w:rsidTr="002C528E">
        <w:tc>
          <w:tcPr>
            <w:tcW w:w="9360" w:type="dxa"/>
            <w:shd w:val="clear" w:color="auto" w:fill="auto"/>
          </w:tcPr>
          <w:p w14:paraId="43F28FA2" w14:textId="77777777" w:rsidR="006761AD" w:rsidRPr="00E478F9" w:rsidRDefault="006761AD" w:rsidP="006761AD">
            <w:pPr>
              <w:spacing w:after="0" w:line="240" w:lineRule="auto"/>
              <w:jc w:val="both"/>
              <w:rPr>
                <w:rFonts w:ascii="Times New Roman" w:eastAsia="Calibri" w:hAnsi="Times New Roman" w:cs="Times New Roman"/>
                <w:b/>
                <w:sz w:val="24"/>
                <w:szCs w:val="24"/>
              </w:rPr>
            </w:pPr>
            <w:r w:rsidRPr="00E478F9">
              <w:rPr>
                <w:rFonts w:ascii="Times New Roman" w:eastAsia="Calibri" w:hAnsi="Times New Roman" w:cs="Times New Roman"/>
                <w:b/>
                <w:sz w:val="24"/>
                <w:szCs w:val="24"/>
              </w:rPr>
              <w:t>B. Acute conditions</w:t>
            </w:r>
          </w:p>
        </w:tc>
      </w:tr>
      <w:tr w:rsidR="006761AD" w:rsidRPr="00E478F9" w14:paraId="227937D9" w14:textId="77777777" w:rsidTr="002C528E">
        <w:tc>
          <w:tcPr>
            <w:tcW w:w="9360" w:type="dxa"/>
            <w:shd w:val="clear" w:color="auto" w:fill="auto"/>
          </w:tcPr>
          <w:p w14:paraId="16BCF23F" w14:textId="77777777" w:rsidR="006761AD" w:rsidRPr="00E478F9" w:rsidRDefault="006761AD" w:rsidP="006761AD">
            <w:pPr>
              <w:spacing w:after="0" w:line="240" w:lineRule="auto"/>
              <w:contextualSpacing/>
              <w:jc w:val="both"/>
              <w:rPr>
                <w:rFonts w:ascii="Times New Roman" w:eastAsia="Calibri" w:hAnsi="Times New Roman" w:cs="Times New Roman"/>
                <w:sz w:val="24"/>
                <w:szCs w:val="24"/>
                <w:u w:val="single"/>
              </w:rPr>
            </w:pPr>
            <w:r w:rsidRPr="00E478F9">
              <w:rPr>
                <w:rFonts w:ascii="Times New Roman" w:eastAsia="Calibri" w:hAnsi="Times New Roman" w:cs="Times New Roman"/>
                <w:b/>
                <w:sz w:val="24"/>
                <w:szCs w:val="24"/>
                <w:u w:val="single"/>
              </w:rPr>
              <w:t>Adults</w:t>
            </w:r>
            <w:r w:rsidRPr="00E478F9">
              <w:rPr>
                <w:rFonts w:ascii="Times New Roman" w:eastAsia="Calibri" w:hAnsi="Times New Roman" w:cs="Times New Roman"/>
                <w:b/>
                <w:sz w:val="24"/>
                <w:szCs w:val="24"/>
              </w:rPr>
              <w:t>:</w:t>
            </w:r>
            <w:r w:rsidRPr="00E478F9">
              <w:rPr>
                <w:rFonts w:ascii="Times New Roman" w:eastAsia="Calibri" w:hAnsi="Times New Roman" w:cs="Times New Roman"/>
                <w:sz w:val="24"/>
                <w:szCs w:val="24"/>
              </w:rPr>
              <w:t xml:space="preserve"> 12) Risk of accidental falls</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Ryu&lt;/Author&gt;&lt;Year&gt;2017&lt;/Year&gt;&lt;RecNum&gt;21982&lt;/RecNum&gt;&lt;DisplayText&gt;&lt;style face="superscript"&gt;86&lt;/style&gt;&lt;/DisplayText&gt;&lt;record&gt;&lt;rec-number&gt;21982&lt;/rec-number&gt;&lt;foreign-keys&gt;&lt;key app="EN" db-id="p5f5zppaitv2sievsf3v0wspstezvdtwzzv2" timestamp="0"&gt;21982&lt;/key&gt;&lt;/foreign-keys&gt;&lt;ref-type name="Journal Article"&gt;17&lt;/ref-type&gt;&lt;contributors&gt;&lt;authors&gt;&lt;author&gt;Ryu, E.&lt;/author&gt;&lt;author&gt;Juhn, Y. J.&lt;/author&gt;&lt;author&gt;Wheeler, P. H.&lt;/author&gt;&lt;author&gt;Hathcock, M. A.&lt;/author&gt;&lt;author&gt;Wi, C. I.&lt;/author&gt;&lt;author&gt;Olson, J. E.&lt;/author&gt;&lt;author&gt;Cerhan, J. R.&lt;/author&gt;&lt;author&gt;Takahashi, P. Y.&lt;/author&gt;&lt;/authors&gt;&lt;/contributors&gt;&lt;auth-address&gt;Department of Health Sciences Research, Mayo Clinic, Rochester, MN.&amp;#xD;Asthma Epidemiology Research Unit and Department of Pediatric and Adolescent Medicine, Mayo Clinic, Rochester, MN.&amp;#xD;Division of Primary Care Internal Medicine, Mayo Clinic, Rochester, MN. Electronic address: takahashi.paul@mayo.edu.&lt;/auth-address&gt;&lt;titles&gt;&lt;title&gt;Individual housing-based socioeconomic status predicts risk of accidental falls among adults&lt;/title&gt;&lt;secondary-title&gt;Ann Epidemiol&lt;/secondary-title&gt;&lt;alt-title&gt;Annals of epidemiology&lt;/alt-title&gt;&lt;/titles&gt;&lt;periodical&gt;&lt;full-title&gt;Ann Epidemiol&lt;/full-title&gt;&lt;/periodical&gt;&lt;alt-periodical&gt;&lt;full-title&gt;Annals of Epidemiology&lt;/full-title&gt;&lt;/alt-periodical&gt;&lt;pages&gt;415-420.e2&lt;/pages&gt;&lt;volume&gt;27&lt;/volume&gt;&lt;number&gt;7&lt;/number&gt;&lt;edition&gt;2017/06/27&lt;/edition&gt;&lt;keywords&gt;&lt;keyword&gt;Accidental falls&lt;/keyword&gt;&lt;keyword&gt;Epidemiology&lt;/keyword&gt;&lt;keyword&gt;Houses&lt;/keyword&gt;&lt;keyword&gt;Housing&lt;/keyword&gt;&lt;keyword&gt;Mayo clinic biobank&lt;/keyword&gt;&lt;keyword&gt;Risk&lt;/keyword&gt;&lt;keyword&gt;Socioeconomic status&lt;/keyword&gt;&lt;/keywords&gt;&lt;dates&gt;&lt;year&gt;2017&lt;/year&gt;&lt;pub-dates&gt;&lt;date&gt;Jul&lt;/date&gt;&lt;/pub-dates&gt;&lt;/dates&gt;&lt;isbn&gt;1047-2797&lt;/isbn&gt;&lt;accession-num&gt;28648550&lt;/accession-num&gt;&lt;urls&gt;&lt;/urls&gt;&lt;electronic-resource-num&gt;10.1016/j.annepidem.2017.05.019&lt;/electronic-resource-num&gt;&lt;remote-database-provider&gt;NLM&lt;/remote-database-provider&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6</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13) osteoporotic fracture incidence</w:t>
            </w:r>
            <w:r w:rsidRPr="00E478F9">
              <w:rPr>
                <w:rFonts w:ascii="Times New Roman" w:eastAsia="Calibri" w:hAnsi="Times New Roman" w:cs="Times New Roman"/>
                <w:sz w:val="24"/>
                <w:szCs w:val="24"/>
              </w:rPr>
              <w:fldChar w:fldCharType="begin">
                <w:fldData xml:space="preserve">PEVuZE5vdGU+PENpdGU+PEF1dGhvcj5BdWw8L0F1dGhvcj48WWVhcj4yMDIwPC9ZZWFyPjxSZWNO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BdWw8L0F1dGhvcj48WWVhcj4yMDIwPC9ZZWFyPjxSZWNO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7</w:t>
            </w:r>
            <w:r w:rsidRPr="00E478F9">
              <w:rPr>
                <w:rFonts w:ascii="Times New Roman" w:eastAsia="Calibri" w:hAnsi="Times New Roman" w:cs="Times New Roman"/>
                <w:sz w:val="24"/>
                <w:szCs w:val="24"/>
              </w:rPr>
              <w:fldChar w:fldCharType="end"/>
            </w:r>
          </w:p>
          <w:p w14:paraId="69A60E23" w14:textId="77777777" w:rsidR="006761AD" w:rsidRPr="00E478F9" w:rsidRDefault="006761AD" w:rsidP="006761AD">
            <w:pPr>
              <w:spacing w:after="0" w:line="240" w:lineRule="auto"/>
              <w:jc w:val="both"/>
              <w:rPr>
                <w:rFonts w:ascii="Times New Roman" w:eastAsia="Calibri" w:hAnsi="Times New Roman" w:cs="Times New Roman"/>
                <w:b/>
                <w:sz w:val="24"/>
                <w:szCs w:val="24"/>
              </w:rPr>
            </w:pPr>
            <w:r w:rsidRPr="00E478F9">
              <w:rPr>
                <w:rFonts w:ascii="Times New Roman" w:eastAsia="Calibri" w:hAnsi="Times New Roman" w:cs="Times New Roman"/>
                <w:b/>
                <w:sz w:val="24"/>
                <w:szCs w:val="24"/>
                <w:u w:val="single"/>
              </w:rPr>
              <w:t>Children</w:t>
            </w:r>
            <w:r w:rsidRPr="00E478F9">
              <w:rPr>
                <w:rFonts w:ascii="Times New Roman" w:eastAsia="Calibri" w:hAnsi="Times New Roman" w:cs="Times New Roman"/>
                <w:b/>
                <w:sz w:val="24"/>
                <w:szCs w:val="24"/>
              </w:rPr>
              <w:t>:</w:t>
            </w:r>
            <w:r w:rsidRPr="00E478F9">
              <w:rPr>
                <w:rFonts w:ascii="Times New Roman" w:eastAsia="Calibri" w:hAnsi="Times New Roman" w:cs="Times New Roman"/>
                <w:sz w:val="24"/>
                <w:szCs w:val="24"/>
              </w:rPr>
              <w:t xml:space="preserve"> 14) Risk of invasive pneumococcal disease,</w:t>
            </w:r>
            <w:r w:rsidRPr="00E478F9">
              <w:rPr>
                <w:rFonts w:ascii="Times New Roman" w:eastAsia="Calibri" w:hAnsi="Times New Roman" w:cs="Times New Roman"/>
                <w:sz w:val="24"/>
                <w:szCs w:val="24"/>
              </w:rPr>
              <w:fldChar w:fldCharType="begin">
                <w:fldData xml:space="preserve">PEVuZE5vdGU+PENpdGU+PEF1dGhvcj5Kb2huc29uPC9BdXRob3I+PFllYXI+MjAxMzwvWWVhcj48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4ODAtNzwvcGFnZXM+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Kb2huc29uPC9BdXRob3I+PFllYXI+MjAxMzwvWWVhcj48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8</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15) risk of</w:t>
            </w:r>
            <w:r w:rsidRPr="00E478F9">
              <w:rPr>
                <w:rFonts w:ascii="Times New Roman" w:eastAsia="Calibri" w:hAnsi="Times New Roman" w:cs="Times New Roman"/>
                <w:i/>
                <w:sz w:val="24"/>
                <w:szCs w:val="24"/>
              </w:rPr>
              <w:t xml:space="preserve"> </w:t>
            </w:r>
            <w:r w:rsidRPr="00E478F9">
              <w:rPr>
                <w:rFonts w:ascii="Times New Roman" w:eastAsia="Calibri" w:hAnsi="Times New Roman" w:cs="Times New Roman"/>
                <w:sz w:val="24"/>
                <w:szCs w:val="24"/>
              </w:rPr>
              <w:t>bronchiolitis, pneumonia, urinary tract infection, adverse childhood experiences</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Bjur&lt;/Author&gt;&lt;Year&gt;2019&lt;/Year&gt;&lt;RecNum&gt;22794&lt;/RecNum&gt;&lt;DisplayText&gt;&lt;style face="superscript"&gt;83&lt;/style&gt;&lt;/DisplayText&gt;&lt;record&gt;&lt;rec-number&gt;22794&lt;/rec-number&gt;&lt;foreign-keys&gt;&lt;key app="EN" db-id="p5f5zppaitv2sievsf3v0wspstezvdtwzzv2" timestamp="0"&gt;22794&lt;/key&gt;&lt;/foreign-keys&gt;&lt;ref-type name="Journal Article"&gt;17&lt;/ref-type&gt;&lt;contributors&gt;&lt;authors&gt;&lt;author&gt;Bjur, K. A.&lt;/author&gt;&lt;author&gt;Wi, C. I.&lt;/author&gt;&lt;author&gt;Ryu, E.&lt;/author&gt;&lt;author&gt;Derauf, C.&lt;/author&gt;&lt;author&gt;Crow, S. S.&lt;/author&gt;&lt;author&gt;King, K. S.&lt;/author&gt;&lt;author&gt;Juhn, Y. J.&lt;/author&gt;&lt;/authors&gt;&lt;/contributors&gt;&lt;auth-address&gt;Department of Anesthesiology, Mayo Clinic, Rochester, MN.&amp;#xD;Department of Pediatric and Adolescent Medicine, Mayo Clinic, Rochester, MN.&amp;#xD;Division of Biomedical Statistics and Informatics, Mayo Clinic, Rochester, MN.&amp;#xD;Department of Community Pediatric and Adolescent Medicine, Mayo Clinic, Rochester, MN.&amp;#xD;Department of Community Pediatric and Adolescent Medicine, Mayo Clinic, Rochester, MN. Electronic address: juhn.young@mayo.edu.&lt;/auth-address&gt;&lt;titles&gt;&lt;title&gt;Socioeconomic Status, Race/Ethnicity, and Health Disparities in Children and Adolescents in a Mixed Rural-Urban Community-Olmsted County, Minnesota&lt;/title&gt;&lt;secondary-title&gt;Mayo Clin Proc&lt;/secondary-title&gt;&lt;alt-title&gt;Mayo Clinic proceedings&lt;/alt-title&gt;&lt;/titles&gt;&lt;periodical&gt;&lt;full-title&gt;Mayo Clin Proc&lt;/full-title&gt;&lt;/periodical&gt;&lt;alt-periodical&gt;&lt;full-title&gt;Mayo Clinic Proceedings&lt;/full-title&gt;&lt;/alt-periodical&gt;&lt;pages&gt;44-53&lt;/pages&gt;&lt;volume&gt;94&lt;/volume&gt;&lt;number&gt;1&lt;/number&gt;&lt;edition&gt;2019/01/07&lt;/edition&gt;&lt;dates&gt;&lt;year&gt;2019&lt;/year&gt;&lt;pub-dates&gt;&lt;date&gt;Jan&lt;/date&gt;&lt;/pub-dates&gt;&lt;/dates&gt;&lt;isbn&gt;0025-6196&lt;/isbn&gt;&lt;accession-num&gt;30611453&lt;/accession-num&gt;&lt;urls&gt;&lt;/urls&gt;&lt;electronic-resource-num&gt;10.1016/j.mayocp.2018.06.030&lt;/electronic-resource-num&gt;&lt;remote-database-provider&gt;NLM&lt;/remote-database-provider&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3</w:t>
            </w:r>
            <w:r w:rsidRPr="00E478F9">
              <w:rPr>
                <w:rFonts w:ascii="Times New Roman" w:eastAsia="Calibri" w:hAnsi="Times New Roman" w:cs="Times New Roman"/>
                <w:sz w:val="24"/>
                <w:szCs w:val="24"/>
              </w:rPr>
              <w:fldChar w:fldCharType="end"/>
            </w:r>
          </w:p>
        </w:tc>
      </w:tr>
      <w:tr w:rsidR="006761AD" w:rsidRPr="00E478F9" w14:paraId="4A663ACF" w14:textId="77777777" w:rsidTr="002C528E">
        <w:tc>
          <w:tcPr>
            <w:tcW w:w="9360" w:type="dxa"/>
            <w:shd w:val="clear" w:color="auto" w:fill="auto"/>
          </w:tcPr>
          <w:p w14:paraId="1F603F39" w14:textId="77777777" w:rsidR="006761AD" w:rsidRPr="00E478F9" w:rsidRDefault="006761AD" w:rsidP="006761AD">
            <w:pPr>
              <w:spacing w:after="0" w:line="240" w:lineRule="auto"/>
              <w:jc w:val="both"/>
              <w:rPr>
                <w:rFonts w:ascii="Times New Roman" w:eastAsia="Calibri" w:hAnsi="Times New Roman" w:cs="Times New Roman"/>
                <w:b/>
                <w:sz w:val="24"/>
                <w:szCs w:val="24"/>
              </w:rPr>
            </w:pPr>
            <w:r w:rsidRPr="00E478F9">
              <w:rPr>
                <w:rFonts w:ascii="Times New Roman" w:eastAsia="Calibri" w:hAnsi="Times New Roman" w:cs="Times New Roman"/>
                <w:b/>
                <w:sz w:val="24"/>
                <w:szCs w:val="24"/>
              </w:rPr>
              <w:t>C. Other health outcomes</w:t>
            </w:r>
          </w:p>
        </w:tc>
      </w:tr>
      <w:tr w:rsidR="006761AD" w:rsidRPr="00E478F9" w14:paraId="09C8BEDE" w14:textId="77777777" w:rsidTr="002C528E">
        <w:tc>
          <w:tcPr>
            <w:tcW w:w="9360" w:type="dxa"/>
            <w:shd w:val="clear" w:color="auto" w:fill="auto"/>
          </w:tcPr>
          <w:p w14:paraId="4EEAED84" w14:textId="77777777" w:rsidR="006761AD" w:rsidRPr="00E478F9" w:rsidRDefault="006761AD" w:rsidP="006761AD">
            <w:pPr>
              <w:spacing w:after="0" w:line="240" w:lineRule="auto"/>
              <w:contextualSpacing/>
              <w:jc w:val="both"/>
              <w:rPr>
                <w:rFonts w:ascii="Times New Roman" w:eastAsia="Calibri" w:hAnsi="Times New Roman" w:cs="Times New Roman"/>
                <w:sz w:val="24"/>
                <w:szCs w:val="24"/>
                <w:u w:val="single"/>
              </w:rPr>
            </w:pPr>
            <w:r w:rsidRPr="00E478F9">
              <w:rPr>
                <w:rFonts w:ascii="Times New Roman" w:eastAsia="Calibri" w:hAnsi="Times New Roman" w:cs="Times New Roman"/>
                <w:b/>
                <w:sz w:val="24"/>
                <w:szCs w:val="24"/>
                <w:u w:val="single"/>
              </w:rPr>
              <w:t>Adults</w:t>
            </w:r>
            <w:r w:rsidRPr="00E478F9">
              <w:rPr>
                <w:rFonts w:ascii="Times New Roman" w:eastAsia="Calibri" w:hAnsi="Times New Roman" w:cs="Times New Roman"/>
                <w:b/>
                <w:sz w:val="24"/>
                <w:szCs w:val="24"/>
              </w:rPr>
              <w:t>:</w:t>
            </w:r>
            <w:r w:rsidRPr="00E478F9">
              <w:rPr>
                <w:rFonts w:ascii="Times New Roman" w:eastAsia="Calibri" w:hAnsi="Times New Roman" w:cs="Times New Roman"/>
                <w:sz w:val="24"/>
                <w:szCs w:val="24"/>
              </w:rPr>
              <w:t xml:space="preserve"> 16) All-cause hospitalization,</w:t>
            </w:r>
            <w:r w:rsidRPr="00E478F9">
              <w:rPr>
                <w:rFonts w:ascii="Times New Roman" w:eastAsia="Calibri" w:hAnsi="Times New Roman" w:cs="Times New Roman"/>
                <w:sz w:val="24"/>
                <w:szCs w:val="24"/>
              </w:rPr>
              <w:fldChar w:fldCharType="begin">
                <w:fldData xml:space="preserve">PEVuZE5vdGU+PENpdGU+PEF1dGhvcj5UYWthaGFzaGk8L0F1dGhvcj48WWVhcj4yMDE2PC9ZZWFy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==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UYWthaGFzaGk8L0F1dGhvcj48WWVhcj4yMDE2PC9ZZWFy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==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79</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17) smoking  status,</w:t>
            </w:r>
            <w:r w:rsidRPr="00E478F9">
              <w:rPr>
                <w:rFonts w:ascii="Times New Roman" w:eastAsia="Calibri" w:hAnsi="Times New Roman" w:cs="Times New Roman"/>
                <w:sz w:val="24"/>
                <w:szCs w:val="24"/>
              </w:rPr>
              <w:fldChar w:fldCharType="begin">
                <w:fldData xml:space="preserve">PEVuZE5vdGU+PENpdGU+PEF1dGhvcj5XaTwvQXV0aG9yPjxZZWFyPjIwMTY8L1llYXI+PFJlY051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XaTwvQXV0aG9yPjxZZWFyPjIwMTY8L1llYXI+PFJlY051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89</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18) detecting survey biases,</w:t>
            </w:r>
            <w:hyperlink w:anchor="_ENREF_40" w:tooltip="Ryu,  #22273" w:history="1"/>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Ryu&lt;/Author&gt;&lt;Year&gt;2018&lt;/Year&gt;&lt;RecNum&gt;22831&lt;/RecNum&gt;&lt;DisplayText&gt;&lt;style face="superscript"&gt;53&lt;/style&gt;&lt;/DisplayText&gt;&lt;record&gt;&lt;rec-number&gt;22831&lt;/rec-number&gt;&lt;foreign-keys&gt;&lt;key app="EN" db-id="p5f5zppaitv2sievsf3v0wspstezvdtwzzv2" timestamp="0"&gt;22831&lt;/key&gt;&lt;/foreign-keys&gt;&lt;ref-type name="Journal Article"&gt;17&lt;/ref-type&gt;&lt;contributors&gt;&lt;authors&gt;&lt;author&gt;Ryu, E.&lt;/author&gt;&lt;author&gt;Olson, J. E.&lt;/author&gt;&lt;author&gt;Juhn, Y. J.&lt;/author&gt;&lt;author&gt;Hathcock, M. A.&lt;/author&gt;&lt;author&gt;Wi, C. I.&lt;/author&gt;&lt;author&gt;Cerhan, J. R.&lt;/author&gt;&lt;author&gt;Yost, K. J.&lt;/author&gt;&lt;author&gt;Takahashi, P. Y.&lt;/author&gt;&lt;/authors&gt;&lt;/contributors&gt;&lt;auth-address&gt;Department of Health Sciences Research, Mayo Clinic, Rochester, Minnesota, USA.&amp;#xD;Department of Pediatric and Adolescent Medicine, Mayo Clinic, Rochester, Minnesota, USA.&amp;#xD;Department of Internal Medicine, Mayo Clinic, Rochester, Minnesota, USA.&lt;/auth-address&gt;&lt;titles&gt;&lt;title&gt;Association between an individual housing-based socioeconomic index and inconsistent self-reporting of health conditions: a prospective cohort study in the Mayo Clinic Biobank&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20054&lt;/pages&gt;&lt;volume&gt;8&lt;/volume&gt;&lt;number&gt;5&lt;/number&gt;&lt;edition&gt;2018/05/17&lt;/edition&gt;&lt;keywords&gt;&lt;keyword&gt;*geriatric medicine&lt;/keyword&gt;&lt;keyword&gt;*public health&lt;/keyword&gt;&lt;keyword&gt;*social medicine&lt;/keyword&gt;&lt;/keywords&gt;&lt;dates&gt;&lt;year&gt;2018&lt;/year&gt;&lt;pub-dates&gt;&lt;date&gt;May 14&lt;/date&gt;&lt;/pub-dates&gt;&lt;/dates&gt;&lt;isbn&gt;2044-6055&lt;/isbn&gt;&lt;accession-num&gt;29764878&lt;/accession-num&gt;&lt;urls&gt;&lt;/urls&gt;&lt;custom2&gt;PMC5961601&lt;/custom2&gt;&lt;electronic-resource-num&gt;10.1136/bmjopen-2017-020054&lt;/electronic-resource-num&gt;&lt;remote-database-provider&gt;NLM&lt;/remote-database-provider&gt;&lt;language&gt;eng&lt;/language&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53</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19) end of life care access (advance directives, social work consultation)</w:t>
            </w:r>
            <w:r w:rsidRPr="00E478F9">
              <w:rPr>
                <w:rFonts w:ascii="Times New Roman" w:eastAsia="Calibri" w:hAnsi="Times New Roman" w:cs="Times New Roman"/>
                <w:sz w:val="24"/>
                <w:szCs w:val="24"/>
              </w:rPr>
              <w:fldChar w:fldCharType="begin">
                <w:fldData xml:space="preserve">PEVuZE5vdGU+PENpdGU+PEF1dGhvcj5CYXJ3aXNlPC9BdXRob3I+PFllYXI+MjAxODwvWWVhcj48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CYXJ3aXNlPC9BdXRob3I+PFllYXI+MjAxODwvWWVhcj48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90</w:t>
            </w:r>
            <w:r w:rsidRPr="00E478F9">
              <w:rPr>
                <w:rFonts w:ascii="Times New Roman" w:eastAsia="Calibri" w:hAnsi="Times New Roman" w:cs="Times New Roman"/>
                <w:sz w:val="24"/>
                <w:szCs w:val="24"/>
              </w:rPr>
              <w:fldChar w:fldCharType="end"/>
            </w:r>
          </w:p>
          <w:p w14:paraId="25A6C463" w14:textId="77777777" w:rsidR="006761AD" w:rsidRPr="00E478F9" w:rsidRDefault="006761AD" w:rsidP="006761AD">
            <w:pPr>
              <w:spacing w:after="0" w:line="240" w:lineRule="auto"/>
              <w:jc w:val="both"/>
              <w:rPr>
                <w:rFonts w:ascii="Times New Roman" w:eastAsia="Calibri" w:hAnsi="Times New Roman" w:cs="Times New Roman"/>
                <w:b/>
                <w:sz w:val="24"/>
                <w:szCs w:val="24"/>
              </w:rPr>
            </w:pPr>
            <w:r w:rsidRPr="00E478F9">
              <w:rPr>
                <w:rFonts w:ascii="Times New Roman" w:eastAsia="Calibri" w:hAnsi="Times New Roman" w:cs="Times New Roman"/>
                <w:b/>
                <w:sz w:val="24"/>
                <w:szCs w:val="24"/>
                <w:u w:val="single"/>
              </w:rPr>
              <w:t>Children</w:t>
            </w:r>
            <w:r w:rsidRPr="00E478F9">
              <w:rPr>
                <w:rFonts w:ascii="Times New Roman" w:eastAsia="Calibri" w:hAnsi="Times New Roman" w:cs="Times New Roman"/>
                <w:b/>
                <w:sz w:val="24"/>
                <w:szCs w:val="24"/>
              </w:rPr>
              <w:t>:</w:t>
            </w:r>
            <w:r w:rsidRPr="00E478F9">
              <w:rPr>
                <w:rFonts w:ascii="Times New Roman" w:eastAsia="Calibri" w:hAnsi="Times New Roman" w:cs="Times New Roman"/>
                <w:sz w:val="24"/>
                <w:szCs w:val="24"/>
              </w:rPr>
              <w:t xml:space="preserve"> 20) Low birth weight, household smoking status,</w:t>
            </w:r>
            <w:r w:rsidRPr="00E478F9">
              <w:rPr>
                <w:rFonts w:ascii="Times New Roman" w:eastAsia="Calibri" w:hAnsi="Times New Roman" w:cs="Times New Roman"/>
                <w:sz w:val="24"/>
                <w:szCs w:val="24"/>
              </w:rPr>
              <w:fldChar w:fldCharType="begin">
                <w:fldData xml:space="preserve">PEVuZE5vdGU+PENpdGU+PEF1dGhvcj5KdWhuPC9BdXRob3I+PFllYXI+MjAxMTwvWWVhcj48UmVj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==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KdWhuPC9BdXRob3I+PFllYXI+MjAxMTwvWWVhcj48UmVj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==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33,84</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21) pertussis vaccine up-to-date status,</w:t>
            </w:r>
            <w:r w:rsidRPr="00E478F9">
              <w:rPr>
                <w:rFonts w:ascii="Times New Roman" w:eastAsia="Calibri" w:hAnsi="Times New Roman" w:cs="Times New Roman"/>
                <w:sz w:val="24"/>
                <w:szCs w:val="24"/>
              </w:rPr>
              <w:fldChar w:fldCharType="begin"/>
            </w:r>
            <w:r w:rsidRPr="00E478F9">
              <w:rPr>
                <w:rFonts w:ascii="Times New Roman" w:eastAsia="Calibri" w:hAnsi="Times New Roman" w:cs="Times New Roman"/>
                <w:sz w:val="24"/>
                <w:szCs w:val="24"/>
              </w:rPr>
              <w:instrText xml:space="preserve"> ADDIN EN.CITE &lt;EndNote&gt;&lt;Cite&gt;&lt;Author&gt;Hammer&lt;/Author&gt;&lt;Year&gt;2016&lt;/Year&gt;&lt;RecNum&gt;20687&lt;/RecNum&gt;&lt;DisplayText&gt;&lt;style face="superscript"&gt;91&lt;/style&gt;&lt;/DisplayText&gt;&lt;record&gt;&lt;rec-number&gt;20687&lt;/rec-number&gt;&lt;foreign-keys&gt;&lt;key app="EN" db-id="p5f5zppaitv2sievsf3v0wspstezvdtwzzv2" timestamp="0"&gt;20687&lt;/key&gt;&lt;/foreign-keys&gt;&lt;ref-type name="Journal Article"&gt;17&lt;/ref-type&gt;&lt;contributors&gt;&lt;authors&gt;&lt;author&gt;Hammer, Rachel&lt;/author&gt;&lt;author&gt;Capili, Conrad&lt;/author&gt;&lt;author&gt;Wi, Chung-Il&lt;/author&gt;&lt;author&gt;Ryu, Euijung&lt;/author&gt;&lt;author&gt;Rand-Weaver, Jennifer&lt;/author&gt;&lt;author&gt;Juhn, Young J.&lt;/author&gt;&lt;/authors&gt;&lt;/contributors&gt;&lt;titles&gt;&lt;title&gt;A new socioeconomic status measure for vaccine research in children using individual housing data: a population-based case-control study&lt;/title&gt;&lt;secondary-title&gt;BMC Public Health&lt;/secondary-title&gt;&lt;/titles&gt;&lt;periodical&gt;&lt;full-title&gt;BMC Public Health&lt;/full-title&gt;&lt;/periodical&gt;&lt;pages&gt;1-9&lt;/pages&gt;&lt;volume&gt;16&lt;/volume&gt;&lt;number&gt;1&lt;/number&gt;&lt;dates&gt;&lt;year&gt;2016&lt;/year&gt;&lt;/dates&gt;&lt;isbn&gt;1471-2458&lt;/isbn&gt;&lt;label&gt;Hammer2016&lt;/label&gt;&lt;work-type&gt;journal article&lt;/work-type&gt;&lt;urls&gt;&lt;related-urls&gt;&lt;url&gt;http://dx.doi.org/10.1186/s12889-016-3673-x&lt;/url&gt;&lt;/related-urls&gt;&lt;/urls&gt;&lt;electronic-resource-num&gt;10.1186/s12889-016-3673-x&lt;/electronic-resource-num&gt;&lt;/record&gt;&lt;/Cite&gt;&lt;/EndNote&gt;</w:instrText>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91</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22) self-rated health</w:t>
            </w:r>
            <w:r w:rsidRPr="00E478F9">
              <w:rPr>
                <w:rFonts w:ascii="Times New Roman" w:eastAsia="Calibri" w:hAnsi="Times New Roman" w:cs="Times New Roman"/>
                <w:sz w:val="24"/>
                <w:szCs w:val="24"/>
              </w:rPr>
              <w:fldChar w:fldCharType="begin">
                <w:fldData xml:space="preserve">PEVuZE5vdGU+PENpdGU+PEF1dGhvcj5CdXR0ZXJmaWVsZDwvQXV0aG9yPjxZZWFyPjIwMTE8L1ll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CdXR0ZXJmaWVsZDwvQXV0aG9yPjxZZWFyPjIwMTE8L1ll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92</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23) HPV vaccine (initiation and completion) up-to-date status</w:t>
            </w:r>
            <w:r w:rsidRPr="00E478F9">
              <w:rPr>
                <w:rFonts w:ascii="Times New Roman" w:eastAsia="Calibri" w:hAnsi="Times New Roman" w:cs="Times New Roman"/>
                <w:sz w:val="24"/>
                <w:szCs w:val="24"/>
              </w:rPr>
              <w:fldChar w:fldCharType="begin">
                <w:fldData xml:space="preserve">PEVuZE5vdGU+PENpdGU+PEF1dGhvcj5NYWNMYXVnaGxpbjwvQXV0aG9yPjxZZWFyPjIwMjA8L1ll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</w:fldData>
              </w:fldChar>
            </w:r>
            <w:r w:rsidRPr="00E478F9">
              <w:rPr>
                <w:rFonts w:ascii="Times New Roman" w:eastAsia="Calibri" w:hAnsi="Times New Roman" w:cs="Times New Roman"/>
                <w:sz w:val="24"/>
                <w:szCs w:val="24"/>
              </w:rPr>
              <w:instrText xml:space="preserve"> ADDIN EN.CITE </w:instrText>
            </w:r>
            <w:r w:rsidRPr="00E478F9">
              <w:rPr>
                <w:rFonts w:ascii="Times New Roman" w:eastAsia="Calibri" w:hAnsi="Times New Roman" w:cs="Times New Roman"/>
                <w:sz w:val="24"/>
                <w:szCs w:val="24"/>
              </w:rPr>
              <w:fldChar w:fldCharType="begin">
                <w:fldData xml:space="preserve">PEVuZE5vdGU+PENpdGU+PEF1dGhvcj5NYWNMYXVnaGxpbjwvQXV0aG9yPjxZZWFyPjIwMjA8L1ll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</w:fldData>
              </w:fldChar>
            </w:r>
            <w:r w:rsidRPr="00E478F9">
              <w:rPr>
                <w:rFonts w:ascii="Times New Roman" w:eastAsia="Calibri" w:hAnsi="Times New Roman" w:cs="Times New Roman"/>
                <w:sz w:val="24"/>
                <w:szCs w:val="24"/>
              </w:rPr>
              <w:instrText xml:space="preserve"> ADDIN EN.CITE.DATA </w:instrText>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r>
            <w:r w:rsidRPr="00E478F9">
              <w:rPr>
                <w:rFonts w:ascii="Times New Roman" w:eastAsia="Calibri" w:hAnsi="Times New Roman" w:cs="Times New Roman"/>
                <w:sz w:val="24"/>
                <w:szCs w:val="24"/>
              </w:rPr>
              <w:fldChar w:fldCharType="separate"/>
            </w:r>
            <w:r w:rsidRPr="00E478F9">
              <w:rPr>
                <w:rFonts w:ascii="Times New Roman" w:eastAsia="Calibri" w:hAnsi="Times New Roman" w:cs="Times New Roman"/>
                <w:noProof/>
                <w:sz w:val="24"/>
                <w:szCs w:val="24"/>
                <w:vertAlign w:val="superscript"/>
              </w:rPr>
              <w:t>93</w:t>
            </w:r>
            <w:r w:rsidRPr="00E478F9">
              <w:rPr>
                <w:rFonts w:ascii="Times New Roman" w:eastAsia="Calibri" w:hAnsi="Times New Roman" w:cs="Times New Roman"/>
                <w:sz w:val="24"/>
                <w:szCs w:val="24"/>
              </w:rPr>
              <w:fldChar w:fldCharType="end"/>
            </w:r>
            <w:r w:rsidRPr="00E478F9">
              <w:rPr>
                <w:rFonts w:ascii="Times New Roman" w:eastAsia="Calibri" w:hAnsi="Times New Roman" w:cs="Times New Roman"/>
                <w:sz w:val="24"/>
                <w:szCs w:val="24"/>
              </w:rPr>
              <w:t xml:space="preserve">  </w:t>
            </w:r>
          </w:p>
        </w:tc>
      </w:tr>
    </w:tbl>
    <w:p w14:paraId="754F0743" w14:textId="77777777" w:rsidR="006761AD" w:rsidRPr="00E478F9" w:rsidRDefault="006761AD" w:rsidP="006761AD"/>
    <w:p w14:paraId="73D69384" w14:textId="77777777" w:rsidR="006761AD" w:rsidRPr="00E478F9" w:rsidRDefault="006761AD" w:rsidP="006761AD">
      <w:pPr>
        <w:spacing w:line="360" w:lineRule="auto"/>
        <w:rPr>
          <w:rFonts w:ascii="Times New Roman" w:eastAsiaTheme="minorHAnsi" w:hAnsi="Times New Roman" w:cs="Times New Roman"/>
          <w:b/>
          <w:bCs/>
          <w:lang w:eastAsia="en-US"/>
        </w:rPr>
      </w:pPr>
      <w:r w:rsidRPr="00E478F9">
        <w:rPr>
          <w:rFonts w:ascii="Times New Roman" w:eastAsiaTheme="minorHAnsi" w:hAnsi="Times New Roman" w:cs="Times New Roman"/>
          <w:b/>
          <w:bCs/>
          <w:lang w:eastAsia="en-US"/>
        </w:rPr>
        <w:t xml:space="preserve">Unique features of HOUSES index as an individual-level socioeconomic (SES) measure are described below:  </w:t>
      </w:r>
    </w:p>
    <w:p w14:paraId="09E62AAA" w14:textId="77777777" w:rsidR="006761AD" w:rsidRPr="00E478F9" w:rsidRDefault="006761AD" w:rsidP="006761AD">
      <w:pPr>
        <w:spacing w:line="360" w:lineRule="auto"/>
        <w:rPr>
          <w:rFonts w:ascii="Times New Roman" w:eastAsiaTheme="minorHAnsi" w:hAnsi="Times New Roman" w:cs="Times New Roman"/>
          <w:lang w:eastAsia="en-US"/>
        </w:rPr>
      </w:pPr>
      <w:r w:rsidRPr="00E478F9">
        <w:rPr>
          <w:rFonts w:ascii="Times New Roman" w:eastAsiaTheme="minorHAnsi" w:hAnsi="Times New Roman" w:cs="Times New Roman"/>
          <w:u w:val="single"/>
          <w:lang w:eastAsia="en-US"/>
        </w:rPr>
        <w:t>Validity:</w:t>
      </w:r>
      <w:r w:rsidRPr="00E478F9">
        <w:rPr>
          <w:rFonts w:ascii="Times New Roman" w:eastAsiaTheme="minorHAnsi" w:hAnsi="Times New Roman" w:cs="Times New Roman"/>
          <w:lang w:eastAsia="en-US"/>
        </w:rPr>
        <w:t xml:space="preserve"> As summarized in Supplementary table 2, HOUSES has shown to predict a broad range (39 different) of health outcomes in both adults and children reported in 23 publications. In this, as described above, HOUSES predicts the risk of graft failure among kidney transplant recipients while individual-level SES measure (educational level) and aggregate-level SES measure failed to predict the risk of graft failure</w:t>
      </w:r>
      <w:r w:rsidRPr="00E478F9">
        <w:rPr>
          <w:rFonts w:ascii="Times New Roman" w:eastAsiaTheme="minorHAnsi" w:hAnsi="Times New Roman" w:cs="Times New Roman"/>
          <w:lang w:eastAsia="en-US"/>
        </w:rPr>
        <w:fldChar w:fldCharType="begin"/>
      </w:r>
      <w:r w:rsidRPr="00E478F9">
        <w:rPr>
          <w:rFonts w:ascii="Times New Roman" w:hAnsi="Times New Roman" w:cs="Times New Roman"/>
        </w:rPr>
        <w:instrText xml:space="preserve"> ADDIN EN.CITE &lt;EndNote&gt;&lt;Cite&gt;&lt;Author&gt;Stevens&lt;/Author&gt;&lt;Year&gt;2020&lt;/Year&gt;&lt;RecNum&gt;24925&lt;/RecNum&gt;&lt;DisplayText&gt;&lt;style face="superscript"&gt;94&lt;/style&gt;&lt;/DisplayText&gt;&lt;record&gt;&lt;rec-number&gt;24925&lt;/rec-number&gt;&lt;foreign-keys&gt;&lt;key app="EN" db-id="p5f5zppaitv2sievsf3v0wspstezvdtwzzv2" timestamp="1607789642"&gt;24925&lt;/key&gt;&lt;/foreign-keys&gt;&lt;ref-type name="Journal Article"&gt;17&lt;/ref-type&gt;&lt;contributors&gt;&lt;authors&gt;&lt;author&gt;Stevens, Maria A.&lt;/author&gt;&lt;author&gt;Beebe, Timothy J.&lt;/author&gt;&lt;author&gt;Wi, Chung, II&lt;/author&gt;&lt;author&gt;Taler, Sandra J.&lt;/author&gt;&lt;author&gt;St. Sauver, Jennifer L.&lt;/author&gt;&lt;author&gt;Juhn, Young J.&lt;/author&gt;&lt;/authors&gt;&lt;/contributors&gt;&lt;titles&gt;&lt;title&gt;HOUSES Index as an Innovative Socioeconomic Measure Predicts Graft Failure Among Kidney Transplant Recipients&lt;/title&gt;&lt;secondary-title&gt;Transplantation&lt;/secondary-title&gt;&lt;/titles&gt;&lt;periodical&gt;&lt;full-title&gt;Transplantation&lt;/full-title&gt;&lt;/periodical&gt;&lt;volume&gt;104&lt;/volume&gt;&lt;number&gt;11&lt;/number&gt;&lt;dates&gt;&lt;year&gt;2020&lt;/year&gt;&lt;/dates&gt;&lt;isbn&gt;0041-1337&lt;/isbn&gt;&lt;urls&gt;&lt;related-urls&gt;&lt;url&gt;https://journals.lww.com/transplantjournal/Fulltext/2020/11000/HOUSES_Index_as_an_Innovative_Socioeconomic.29.aspx&lt;/url&gt;&lt;/related-urls&gt;&lt;/urls&gt;&lt;/record&gt;&lt;/Cite&gt;&lt;/EndNote&gt;</w:instrText>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94</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suggesting HOUSES might outperform the conventional SES measures such as individual educational level and aggregate-level SES measures. This observation might not be unexpected given the significant misclassification(20-35%) of individual-level SES measures by aggregate level SES measures</w:t>
      </w:r>
      <w:r w:rsidRPr="00E478F9">
        <w:rPr>
          <w:rFonts w:ascii="Times New Roman" w:eastAsiaTheme="minorHAnsi" w:hAnsi="Times New Roman" w:cs="Times New Roman"/>
          <w:lang w:eastAsia="en-US"/>
        </w:rPr>
        <w:fldChar w:fldCharType="begin">
          <w:fldData xml:space="preserve">PEVuZE5vdGU+PENpdGU+PEF1dGhvcj5QLiBOYXJsYTwvQXV0aG9yPjxZZWFyPjIwMTU8L1llYXI+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</w:fldData>
        </w:fldChar>
      </w:r>
      <w:r w:rsidRPr="00E478F9">
        <w:rPr>
          <w:rFonts w:ascii="Times New Roman" w:hAnsi="Times New Roman" w:cs="Times New Roman"/>
        </w:rPr>
        <w:instrText xml:space="preserve"> ADDIN EN.CITE </w:instrText>
      </w:r>
      <w:r w:rsidRPr="00E478F9">
        <w:rPr>
          <w:rFonts w:ascii="Times New Roman" w:hAnsi="Times New Roman" w:cs="Times New Roman"/>
        </w:rPr>
        <w:fldChar w:fldCharType="begin">
          <w:fldData xml:space="preserve">PEVuZE5vdGU+PENpdGU+PEF1dGhvcj5QLiBOYXJsYTwvQXV0aG9yPjxZZWFyPjIwMTU8L1llYXI+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</w:fldData>
        </w:fldChar>
      </w:r>
      <w:r w:rsidRPr="00E478F9">
        <w:rPr>
          <w:rFonts w:ascii="Times New Roman" w:hAnsi="Times New Roman" w:cs="Times New Roman"/>
        </w:rPr>
        <w:instrText xml:space="preserve"> ADDIN EN.CITE.DATA </w:instrText>
      </w:r>
      <w:r w:rsidRPr="00E478F9">
        <w:rPr>
          <w:rFonts w:ascii="Times New Roman" w:hAnsi="Times New Roman" w:cs="Times New Roman"/>
        </w:rPr>
      </w:r>
      <w:r w:rsidRPr="00E478F9">
        <w:rPr>
          <w:rFonts w:ascii="Times New Roman" w:hAnsi="Times New Roman" w:cs="Times New Roman"/>
        </w:rPr>
        <w:fldChar w:fldCharType="end"/>
      </w:r>
      <w:r w:rsidRPr="00E478F9">
        <w:rPr>
          <w:rFonts w:ascii="Times New Roman" w:eastAsiaTheme="minorHAnsi" w:hAnsi="Times New Roman" w:cs="Times New Roman"/>
          <w:lang w:eastAsia="en-US"/>
        </w:rPr>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64,65</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ecological fallacy</w:t>
      </w:r>
      <w:r w:rsidRPr="00E478F9">
        <w:rPr>
          <w:rFonts w:ascii="Times New Roman" w:eastAsiaTheme="minorHAnsi" w:hAnsi="Times New Roman" w:cs="Times New Roman"/>
          <w:lang w:eastAsia="en-US"/>
        </w:rPr>
        <w:fldChar w:fldCharType="begin"/>
      </w:r>
      <w:r w:rsidRPr="00E478F9">
        <w:rPr>
          <w:rFonts w:ascii="Times New Roman" w:hAnsi="Times New Roman" w:cs="Times New Roman"/>
        </w:rPr>
        <w:instrText xml:space="preserve"> ADDIN EN.CITE &lt;EndNote&gt;&lt;Cite&gt;&lt;Author&gt;Geronimus&lt;/Author&gt;&lt;Year&gt;2006&lt;/Year&gt;&lt;RecNum&gt;13249&lt;/RecNum&gt;&lt;DisplayText&gt;&lt;style face="superscript"&gt;66&lt;/style&gt;&lt;/DisplayText&gt;&lt;record&gt;&lt;rec-number&gt;13249&lt;/rec-number&gt;&lt;foreign-keys&gt;&lt;key app="EN" db-id="p5f5zppaitv2sievsf3v0wspstezvdtwzzv2" timestamp="0"&gt;13249&lt;/key&gt;&lt;/foreign-keys&gt;&lt;ref-type name="Journal Article"&gt;17&lt;/ref-type&gt;&lt;contributors&gt;&lt;authors&gt;&lt;author&gt;Geronimus, A. T.&lt;/author&gt;&lt;/authors&gt;&lt;/contributors&gt;&lt;auth-address&gt;Department of Health Behavior and Health Education, School of Public Health, University of Michigan, Ann Arbor, MI 48109-2029, USA. arline@umich.edu&lt;/auth-address&gt;&lt;titles&gt;&lt;title&gt;Invited commentary: Using area-based socioeconomic measures--think conceptually, act cautiously&lt;/title&gt;&lt;secondary-title&gt;American journal of epidemiology&lt;/secondary-title&gt;&lt;alt-title&gt;Am J Epidemiol&lt;/alt-title&gt;&lt;/titles&gt;&lt;periodical&gt;&lt;full-title&gt;American Journal of Epidemiology&lt;/full-title&gt;&lt;/periodical&gt;&lt;alt-periodical&gt;&lt;full-title&gt;Am J Epidemiol&lt;/full-title&gt;&lt;/alt-periodical&gt;&lt;pages&gt;835-40; discussion 841-3&lt;/pages&gt;&lt;volume&gt;164&lt;/volume&gt;&lt;number&gt;9&lt;/number&gt;&lt;edition&gt;2006/09/14&lt;/edition&gt;&lt;keywords&gt;&lt;keyword&gt;Humans&lt;/keyword&gt;&lt;keyword&gt;Population Surveillance/*methods&lt;/keyword&gt;&lt;keyword&gt;*Socioeconomic Factors&lt;/keyword&gt;&lt;keyword&gt;Statistics as Topic/*methods&lt;/keyword&gt;&lt;/keywords&gt;&lt;dates&gt;&lt;year&gt;2006&lt;/year&gt;&lt;pub-dates&gt;&lt;date&gt;Nov 1&lt;/date&gt;&lt;/pub-dates&gt;&lt;/dates&gt;&lt;isbn&gt;0002-9262 (Print)&amp;#xD;0002-9262 (Linking)&lt;/isbn&gt;&lt;accession-num&gt;16968860&lt;/accession-num&gt;&lt;work-type&gt;Comment&lt;/work-type&gt;&lt;urls&gt;&lt;related-urls&gt;&lt;url&gt;http://www.ncbi.nlm.nih.gov/pubmed/16968860&lt;/url&gt;&lt;/related-urls&gt;&lt;/urls&gt;&lt;electronic-resource-num&gt;10.1093/aje/kwj314&lt;/electronic-resource-num&gt;&lt;language&gt;eng&lt;/language&gt;&lt;/record&gt;&lt;/Cite&gt;&lt;/EndNote&gt;</w:instrText>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66</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and differential frequency of missing values of self-reported educational level or study outcomes between higher vs. lower SES group defined by HOUSES.</w:t>
      </w:r>
      <w:r w:rsidRPr="00E478F9">
        <w:rPr>
          <w:rFonts w:ascii="Times New Roman" w:eastAsiaTheme="minorHAnsi" w:hAnsi="Times New Roman" w:cs="Times New Roman"/>
          <w:lang w:eastAsia="en-US"/>
        </w:rPr>
        <w:fldChar w:fldCharType="begin">
          <w:fldData xml:space="preserve">PEVuZE5vdGU+PENpdGU+PEF1dGhvcj5UYWthaGFzaGk8L0F1dGhvcj48WWVhcj4yMDE2PC9ZZWFy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</w:fldData>
        </w:fldChar>
      </w:r>
      <w:r w:rsidRPr="00E478F9">
        <w:rPr>
          <w:rFonts w:ascii="Times New Roman" w:hAnsi="Times New Roman" w:cs="Times New Roman"/>
        </w:rPr>
        <w:instrText xml:space="preserve"> ADDIN EN.CITE </w:instrText>
      </w:r>
      <w:r w:rsidRPr="00E478F9">
        <w:rPr>
          <w:rFonts w:ascii="Times New Roman" w:hAnsi="Times New Roman" w:cs="Times New Roman"/>
        </w:rPr>
        <w:fldChar w:fldCharType="begin">
          <w:fldData xml:space="preserve">PEVuZE5vdGU+PENpdGU+PEF1dGhvcj5UYWthaGFzaGk8L0F1dGhvcj48WWVhcj4yMDE2PC9ZZWFy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</w:fldData>
        </w:fldChar>
      </w:r>
      <w:r w:rsidRPr="00E478F9">
        <w:rPr>
          <w:rFonts w:ascii="Times New Roman" w:hAnsi="Times New Roman" w:cs="Times New Roman"/>
        </w:rPr>
        <w:instrText xml:space="preserve"> ADDIN EN.CITE.DATA </w:instrText>
      </w:r>
      <w:r w:rsidRPr="00E478F9">
        <w:rPr>
          <w:rFonts w:ascii="Times New Roman" w:hAnsi="Times New Roman" w:cs="Times New Roman"/>
        </w:rPr>
      </w:r>
      <w:r w:rsidRPr="00E478F9">
        <w:rPr>
          <w:rFonts w:ascii="Times New Roman" w:hAnsi="Times New Roman" w:cs="Times New Roman"/>
        </w:rPr>
        <w:fldChar w:fldCharType="end"/>
      </w:r>
      <w:r w:rsidRPr="00E478F9">
        <w:rPr>
          <w:rFonts w:ascii="Times New Roman" w:eastAsiaTheme="minorHAnsi" w:hAnsi="Times New Roman" w:cs="Times New Roman"/>
          <w:lang w:eastAsia="en-US"/>
        </w:rPr>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53,79</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w:t>
      </w:r>
    </w:p>
    <w:p w14:paraId="5DFF6B09" w14:textId="77777777" w:rsidR="006761AD" w:rsidRPr="00E478F9" w:rsidRDefault="006761AD" w:rsidP="006761AD">
      <w:pPr>
        <w:spacing w:line="360" w:lineRule="auto"/>
        <w:rPr>
          <w:rFonts w:ascii="Times New Roman" w:eastAsiaTheme="minorHAnsi" w:hAnsi="Times New Roman" w:cs="Times New Roman"/>
          <w:lang w:eastAsia="en-US"/>
        </w:rPr>
      </w:pPr>
      <w:r w:rsidRPr="00E478F9">
        <w:rPr>
          <w:rFonts w:ascii="Times New Roman" w:eastAsiaTheme="minorHAnsi" w:hAnsi="Times New Roman" w:cs="Times New Roman"/>
          <w:u w:val="single"/>
          <w:lang w:eastAsia="en-US"/>
        </w:rPr>
        <w:t>Precision:</w:t>
      </w:r>
      <w:r w:rsidRPr="00E478F9">
        <w:rPr>
          <w:rFonts w:ascii="Times New Roman" w:eastAsiaTheme="minorHAnsi" w:hAnsi="Times New Roman" w:cs="Times New Roman"/>
          <w:lang w:eastAsia="en-US"/>
        </w:rPr>
        <w:t xml:space="preserve"> HOUSES is formulated as z-score which is much more precise in measuring individual-level SES measures, compared to the commonly used conventional SES measures such as self-reported categorical educational levels or Medicaid eligibility as a binary variable.  For example, educational level measures typically categorize college graduate or graduate school graduate as the highest SES measure but as described above, incomes or earning power within each educational category significantly varied (e.g., income range from $39,312 to $86,684 for college graduates). Binary Medicaid eligibility is subject </w:t>
      </w:r>
      <w:r w:rsidRPr="00E478F9">
        <w:rPr>
          <w:rFonts w:ascii="Times New Roman" w:eastAsiaTheme="minorHAnsi" w:hAnsi="Times New Roman" w:cs="Times New Roman"/>
          <w:lang w:eastAsia="en-US"/>
        </w:rPr>
        <w:lastRenderedPageBreak/>
        <w:t>to greater within-group heterogeneity resulting in imprecision and failure to detect the association.  For example, our previous work showed HOUSES predicts the burden of 5 common chronic diseases (coronary heart disease, diabetes mellitus, hypertension asthma, and mood disorder) in the US in a dose-response manner (the lower SES by HOUSES, the greater burden of diseases).</w:t>
      </w:r>
      <w:r w:rsidRPr="00E478F9">
        <w:rPr>
          <w:rFonts w:ascii="Times New Roman" w:eastAsiaTheme="minorHAnsi" w:hAnsi="Times New Roman" w:cs="Times New Roman"/>
          <w:lang w:eastAsia="en-US"/>
        </w:rPr>
        <w:fldChar w:fldCharType="begin">
          <w:fldData xml:space="preserve">PEVuZE5vdGU+PENpdGU+PEF1dGhvcj5XaTwvQXV0aG9yPjxZZWFyPjIwMTY8L1llYXI+PFJlY051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</w:fldData>
        </w:fldChar>
      </w:r>
      <w:r w:rsidRPr="00E478F9">
        <w:rPr>
          <w:rFonts w:ascii="Times New Roman" w:hAnsi="Times New Roman" w:cs="Times New Roman"/>
        </w:rPr>
        <w:instrText xml:space="preserve"> ADDIN EN.CITE </w:instrText>
      </w:r>
      <w:r w:rsidRPr="00E478F9">
        <w:rPr>
          <w:rFonts w:ascii="Times New Roman" w:hAnsi="Times New Roman" w:cs="Times New Roman"/>
        </w:rPr>
        <w:fldChar w:fldCharType="begin">
          <w:fldData xml:space="preserve">PEVuZE5vdGU+PENpdGU+PEF1dGhvcj5XaTwvQXV0aG9yPjxZZWFyPjIwMTY8L1llYXI+PFJlY051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</w:fldData>
        </w:fldChar>
      </w:r>
      <w:r w:rsidRPr="00E478F9">
        <w:rPr>
          <w:rFonts w:ascii="Times New Roman" w:hAnsi="Times New Roman" w:cs="Times New Roman"/>
        </w:rPr>
        <w:instrText xml:space="preserve"> ADDIN EN.CITE.DATA </w:instrText>
      </w:r>
      <w:r w:rsidRPr="00E478F9">
        <w:rPr>
          <w:rFonts w:ascii="Times New Roman" w:hAnsi="Times New Roman" w:cs="Times New Roman"/>
        </w:rPr>
      </w:r>
      <w:r w:rsidRPr="00E478F9">
        <w:rPr>
          <w:rFonts w:ascii="Times New Roman" w:hAnsi="Times New Roman" w:cs="Times New Roman"/>
        </w:rPr>
        <w:fldChar w:fldCharType="end"/>
      </w:r>
      <w:r w:rsidRPr="00E478F9">
        <w:rPr>
          <w:rFonts w:ascii="Times New Roman" w:eastAsiaTheme="minorHAnsi" w:hAnsi="Times New Roman" w:cs="Times New Roman"/>
          <w:lang w:eastAsia="en-US"/>
        </w:rPr>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77</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Importantly, such dose-response trends continued to be observed when we further categorized the highest SES group (Q4) into quartiles suggesting the association of SES with health outcomes in gradient not binary nor categorical as suggested by Michael Marmot</w:t>
      </w:r>
      <w:r w:rsidRPr="00E478F9">
        <w:rPr>
          <w:rFonts w:ascii="Times New Roman" w:eastAsiaTheme="minorHAnsi" w:hAnsi="Times New Roman" w:cs="Times New Roman"/>
          <w:lang w:eastAsia="en-US"/>
        </w:rPr>
        <w:fldChar w:fldCharType="begin">
          <w:fldData xml:space="preserve">PEVuZE5vdGU+PENpdGU+PEF1dGhvcj5GcmllbDwvQXV0aG9yPjxZZWFyPjIwMTE8L1llYXI+PFJl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wOTktMTA0PC9wYWdlcz48dm9sdW1lPjM2NTwvdm9sdW1lPjxudW1iZXI+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</w:fldData>
        </w:fldChar>
      </w:r>
      <w:r w:rsidRPr="00E478F9">
        <w:rPr>
          <w:rFonts w:ascii="Times New Roman" w:hAnsi="Times New Roman" w:cs="Times New Roman"/>
        </w:rPr>
        <w:instrText xml:space="preserve"> ADDIN EN.CITE </w:instrText>
      </w:r>
      <w:r w:rsidRPr="00E478F9">
        <w:rPr>
          <w:rFonts w:ascii="Times New Roman" w:hAnsi="Times New Roman" w:cs="Times New Roman"/>
        </w:rPr>
        <w:fldChar w:fldCharType="begin">
          <w:fldData xml:space="preserve">PEVuZE5vdGU+PENpdGU+PEF1dGhvcj5GcmllbDwvQXV0aG9yPjxZZWFyPjIwMTE8L1llYXI+PFJl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wOTktMTA0PC9wYWdlcz48dm9sdW1lPjM2NTwvdm9sdW1lPjxudW1iZXI+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</w:fldData>
        </w:fldChar>
      </w:r>
      <w:r w:rsidRPr="00E478F9">
        <w:rPr>
          <w:rFonts w:ascii="Times New Roman" w:hAnsi="Times New Roman" w:cs="Times New Roman"/>
        </w:rPr>
        <w:instrText xml:space="preserve"> ADDIN EN.CITE.DATA </w:instrText>
      </w:r>
      <w:r w:rsidRPr="00E478F9">
        <w:rPr>
          <w:rFonts w:ascii="Times New Roman" w:hAnsi="Times New Roman" w:cs="Times New Roman"/>
        </w:rPr>
      </w:r>
      <w:r w:rsidRPr="00E478F9">
        <w:rPr>
          <w:rFonts w:ascii="Times New Roman" w:hAnsi="Times New Roman" w:cs="Times New Roman"/>
        </w:rPr>
        <w:fldChar w:fldCharType="end"/>
      </w:r>
      <w:r w:rsidRPr="00E478F9">
        <w:rPr>
          <w:rFonts w:ascii="Times New Roman" w:eastAsiaTheme="minorHAnsi" w:hAnsi="Times New Roman" w:cs="Times New Roman"/>
          <w:lang w:eastAsia="en-US"/>
        </w:rPr>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95,96</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and other studies.</w:t>
      </w:r>
      <w:r w:rsidRPr="00E478F9">
        <w:rPr>
          <w:rFonts w:ascii="Times New Roman" w:eastAsiaTheme="minorHAnsi" w:hAnsi="Times New Roman" w:cs="Times New Roman"/>
          <w:lang w:eastAsia="en-US"/>
        </w:rPr>
        <w:fldChar w:fldCharType="begin"/>
      </w:r>
      <w:r w:rsidRPr="00E478F9">
        <w:rPr>
          <w:rFonts w:ascii="Times New Roman" w:hAnsi="Times New Roman" w:cs="Times New Roman"/>
        </w:rPr>
        <w:instrText xml:space="preserve"> ADDIN EN.CITE &lt;EndNote&gt;&lt;Cite&gt;&lt;Author&gt;Snyder-Mackler&lt;/Author&gt;&lt;Year&gt;2020&lt;/Year&gt;&lt;RecNum&gt;24436&lt;/RecNum&gt;&lt;DisplayText&gt;&lt;style face="superscript"&gt;28&lt;/style&gt;&lt;/DisplayText&gt;&lt;record&gt;&lt;rec-number&gt;24436&lt;/rec-number&gt;&lt;foreign-keys&gt;&lt;key app="EN" db-id="p5f5zppaitv2sievsf3v0wspstezvdtwzzv2" timestamp="1596205487"&gt;24436&lt;/key&gt;&lt;/foreign-keys&gt;&lt;ref-type name="Journal Article"&gt;17&lt;/ref-type&gt;&lt;contributors&gt;&lt;authors&gt;&lt;author&gt;Snyder-Mackler, Noah&lt;/author&gt;&lt;author&gt;Burger, Joseph Robert&lt;/author&gt;&lt;author&gt;Gaydosh, Lauren&lt;/author&gt;&lt;author&gt;Belsky, Daniel W.&lt;/author&gt;&lt;author&gt;Noppert, Grace A.&lt;/author&gt;&lt;author&gt;Campos, Fernando A.&lt;/author&gt;&lt;author&gt;Bartolomucci, Alessandro&lt;/author&gt;&lt;author&gt;Yang, Yang Claire&lt;/author&gt;&lt;author&gt;Aiello, Allison E.&lt;/author&gt;&lt;author&gt;O’Rand, Angela&lt;/author&gt;&lt;author&gt;Harris, Kathleen Mullan&lt;/author&gt;&lt;author&gt;Shively, Carol A.&lt;/author&gt;&lt;author&gt;Alberts, Susan C.&lt;/author&gt;&lt;author&gt;Tung, Jenny&lt;/author&gt;&lt;/authors&gt;&lt;/contributors&gt;&lt;titles&gt;&lt;title&gt;Social determinants of health and survival in humans and other animals&lt;/title&gt;&lt;secondary-title&gt;Science&lt;/secondary-title&gt;&lt;/titles&gt;&lt;periodical&gt;&lt;full-title&gt;Science&lt;/full-title&gt;&lt;/periodical&gt;&lt;pages&gt;eaax9553&lt;/pages&gt;&lt;volume&gt;368&lt;/volume&gt;&lt;number&gt;6493&lt;/number&gt;&lt;dates&gt;&lt;year&gt;2020&lt;/year&gt;&lt;/dates&gt;&lt;urls&gt;&lt;related-urls&gt;&lt;url&gt;http://science.sciencemag.org/content/368/6493/eaax9553.abstract&lt;/url&gt;&lt;/related-urls&gt;&lt;/urls&gt;&lt;electronic-resource-num&gt;10.1126/science.aax9553&lt;/electronic-resource-num&gt;&lt;/record&gt;&lt;/Cite&gt;&lt;/EndNote&gt;</w:instrText>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28</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Thus, the current SES measures with imprecision might not be suitable for AI fairness research.  </w:t>
      </w:r>
    </w:p>
    <w:p w14:paraId="2ABA29B6" w14:textId="77777777" w:rsidR="006761AD" w:rsidRPr="00E478F9" w:rsidRDefault="006761AD" w:rsidP="006761AD">
      <w:pPr>
        <w:spacing w:line="360" w:lineRule="auto"/>
        <w:rPr>
          <w:rFonts w:ascii="Times New Roman" w:eastAsiaTheme="minorHAnsi" w:hAnsi="Times New Roman" w:cs="Times New Roman"/>
          <w:lang w:eastAsia="en-US"/>
        </w:rPr>
      </w:pPr>
      <w:r w:rsidRPr="00E478F9">
        <w:rPr>
          <w:rFonts w:ascii="Times New Roman" w:eastAsiaTheme="minorHAnsi" w:hAnsi="Times New Roman" w:cs="Times New Roman"/>
          <w:u w:val="single"/>
          <w:lang w:eastAsia="en-US"/>
        </w:rPr>
        <w:t>Objectivity:</w:t>
      </w:r>
      <w:r w:rsidRPr="00E478F9">
        <w:rPr>
          <w:rFonts w:ascii="Times New Roman" w:eastAsiaTheme="minorHAnsi" w:hAnsi="Times New Roman" w:cs="Times New Roman"/>
          <w:lang w:eastAsia="en-US"/>
        </w:rPr>
        <w:t xml:space="preserve"> HOUSES does not rely on self-report but is based on publicly available assessment data (real property data) derived from individual housing features (e.g., value, size, etc) and thus, is an objective measure.  Thus, formulating HOUSES index does NOT require patient contact which is a major advantage of HOUSES index enabling large-scale studies.  However, the current SES measures rely on self-reported measures.  The widely used aggregate level measures such as Area Deprivation Index (ADI) or similar indices are based on self-reported measures from a small sample (typically about 1%) for American Community Survey.  Medicaid eligibility is an objective measure, but it is cumbersome as the eligibility for patients frequently changes and the duration of enrollment period for Medicaid can be varied (without knowing this info, Medicaid eligibility status at a given point in time might be inaccurate).</w:t>
      </w:r>
    </w:p>
    <w:p w14:paraId="42DF051B" w14:textId="77777777" w:rsidR="006761AD" w:rsidRPr="00444C7E" w:rsidRDefault="006761AD" w:rsidP="006761AD">
      <w:pPr>
        <w:spacing w:line="360" w:lineRule="auto"/>
      </w:pPr>
      <w:r w:rsidRPr="00E478F9">
        <w:rPr>
          <w:rFonts w:ascii="Times New Roman" w:eastAsiaTheme="minorHAnsi" w:hAnsi="Times New Roman" w:cs="Times New Roman"/>
          <w:u w:val="single"/>
          <w:lang w:eastAsia="en-US"/>
        </w:rPr>
        <w:t>Scalability:</w:t>
      </w:r>
      <w:r w:rsidRPr="00E478F9">
        <w:rPr>
          <w:rFonts w:ascii="Times New Roman" w:eastAsiaTheme="minorHAnsi" w:hAnsi="Times New Roman" w:cs="Times New Roman"/>
          <w:lang w:eastAsia="en-US"/>
        </w:rPr>
        <w:t xml:space="preserve"> Assessment data of each County is available electronically, and thus, we have been able to directly link/geocode address info to assessment data to formulate HOUSES index and it is standardized at a county level as a geographic unit for economic activity and housing market unlike other unstandardized SES measures. Currently, with support from the NIH, our team has developed a cloud-based software which enables us to expand HOUSES to the State of MN. We are planning to expand HOUSES to the US </w:t>
      </w:r>
      <w:proofErr w:type="gramStart"/>
      <w:r w:rsidRPr="00E478F9">
        <w:rPr>
          <w:rFonts w:ascii="Times New Roman" w:eastAsiaTheme="minorHAnsi" w:hAnsi="Times New Roman" w:cs="Times New Roman"/>
          <w:lang w:eastAsia="en-US"/>
        </w:rPr>
        <w:t>in the near future</w:t>
      </w:r>
      <w:proofErr w:type="gramEnd"/>
      <w:r w:rsidRPr="00E478F9">
        <w:rPr>
          <w:rFonts w:ascii="Times New Roman" w:eastAsiaTheme="minorHAnsi" w:hAnsi="Times New Roman" w:cs="Times New Roman"/>
          <w:lang w:eastAsia="en-US"/>
        </w:rPr>
        <w:t>.  As briefly discussed in the manuscript, as HOUSES index is a geocoded index, it allows investigators to perform a geospatial analysis which might be a useful feature of HOUSES which may potentially enhance performance of AI algorithms as it detects unrecognized geographic risk factors (e.g., mobile home community is associated with risk of adverse childhood experience</w:t>
      </w:r>
      <w:r w:rsidRPr="00E478F9">
        <w:rPr>
          <w:rFonts w:ascii="Times New Roman" w:eastAsiaTheme="minorHAnsi" w:hAnsi="Times New Roman" w:cs="Times New Roman"/>
          <w:lang w:eastAsia="en-US"/>
        </w:rPr>
        <w:fldChar w:fldCharType="begin"/>
      </w:r>
      <w:r w:rsidRPr="00E478F9">
        <w:rPr>
          <w:rFonts w:ascii="Times New Roman" w:hAnsi="Times New Roman" w:cs="Times New Roman"/>
        </w:rPr>
        <w:instrText xml:space="preserve"> ADDIN EN.CITE &lt;EndNote&gt;&lt;Cite&gt;&lt;Author&gt;Patel&lt;/Author&gt;&lt;Year&gt;2020&lt;/Year&gt;&lt;RecNum&gt;24916&lt;/RecNum&gt;&lt;DisplayText&gt;&lt;style face="superscript"&gt;72&lt;/style&gt;&lt;/DisplayText&gt;&lt;record&gt;&lt;rec-number&gt;24916&lt;/rec-number&gt;&lt;foreign-keys&gt;&lt;key app="EN" db-id="p5f5zppaitv2sievsf3v0wspstezvdtwzzv2" timestamp="1607643794"&gt;24916&lt;/key&gt;&lt;/foreign-keys&gt;&lt;ref-type name="Journal Article"&gt;17&lt;/ref-type&gt;&lt;contributors&gt;&lt;authors&gt;&lt;author&gt;Patel, Archna A.&lt;/author&gt;&lt;author&gt;Wheeler, Philip H.&lt;/author&gt;&lt;author&gt;Wi, Chung-Il&lt;/author&gt;&lt;author&gt;Derauf, Chris&lt;/author&gt;&lt;author&gt;Ryu, Euijung&lt;/author&gt;&lt;author&gt;Zahrieh, David&lt;/author&gt;&lt;author&gt;Bjur, Kara A.&lt;/author&gt;&lt;author&gt;Juhn, Young J.&lt;/author&gt;&lt;/authors&gt;&lt;/contributors&gt;&lt;titles&gt;&lt;title&gt;Mobile home residence as a risk factor for adverse events among children in a mixed rural–urban community: A case for geospatial analysis&lt;/title&gt;&lt;secondary-title&gt;Journal of Clinical and Translational Science&lt;/secondary-title&gt;&lt;/titles&gt;&lt;periodical&gt;&lt;full-title&gt;Journal of Clinical and Translational Science&lt;/full-title&gt;&lt;/periodical&gt;&lt;pages&gt;443-450&lt;/pages&gt;&lt;volume&gt;4&lt;/volume&gt;&lt;number&gt;5&lt;/number&gt;&lt;edition&gt;2020/04/06&lt;/edition&gt;&lt;keywords&gt;&lt;keyword&gt;Mobile home&lt;/keyword&gt;&lt;keyword&gt;adverse events&lt;/keyword&gt;&lt;keyword&gt;children&lt;/keyword&gt;&lt;keyword&gt;rural&lt;/keyword&gt;&lt;keyword&gt;geospatial&lt;/keyword&gt;&lt;keyword&gt;hotspot&lt;/keyword&gt;&lt;keyword&gt;socioeconomic status&lt;/keyword&gt;&lt;/keywords&gt;&lt;dates&gt;&lt;year&gt;2020&lt;/year&gt;&lt;/dates&gt;&lt;publisher&gt;Cambridge University Press&lt;/publisher&gt;&lt;urls&gt;&lt;related-urls&gt;&lt;url&gt;https://www.cambridge.org/core/article/mobile-home-residence-as-a-risk-factor-for-adverse-events-among-children-in-a-mixed-ruralurban-community-a-case-for-geospatial-analysis/08033EDFA776AB00B572ABD8879BB365&lt;/url&gt;&lt;/related-urls&gt;&lt;/urls&gt;&lt;electronic-resource-num&gt;10.1017/cts.2020.34&lt;/electronic-resource-num&gt;&lt;remote-database-name&gt;Cambridge Core&lt;/remote-database-name&gt;&lt;remote-database-provider&gt;Cambridge University Press&lt;/remote-database-provider&gt;&lt;/record&gt;&lt;/Cite&gt;&lt;/EndNote&gt;</w:instrText>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72</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low income apartment is associated with the risk of COVID-19),</w:t>
      </w:r>
      <w:r w:rsidRPr="00E478F9">
        <w:rPr>
          <w:rFonts w:ascii="Times New Roman" w:eastAsiaTheme="minorHAnsi" w:hAnsi="Times New Roman" w:cs="Times New Roman"/>
          <w:lang w:eastAsia="en-US"/>
        </w:rPr>
        <w:fldChar w:fldCharType="begin">
          <w:fldData xml:space="preserve">PEVuZE5vdGU+PENpdGU+PEF1dGhvcj5KdWhuPC9BdXRob3I+PFllYXI+MjAyMTwvWWVhcj48UmVj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</w:fldData>
        </w:fldChar>
      </w:r>
      <w:r w:rsidRPr="00E478F9">
        <w:rPr>
          <w:rFonts w:ascii="Times New Roman" w:hAnsi="Times New Roman" w:cs="Times New Roman"/>
        </w:rPr>
        <w:instrText xml:space="preserve"> ADDIN EN.CITE </w:instrText>
      </w:r>
      <w:r w:rsidRPr="00E478F9">
        <w:rPr>
          <w:rFonts w:ascii="Times New Roman" w:hAnsi="Times New Roman" w:cs="Times New Roman"/>
        </w:rPr>
        <w:fldChar w:fldCharType="begin">
          <w:fldData xml:space="preserve">PEVuZE5vdGU+PENpdGU+PEF1dGhvcj5KdWhuPC9BdXRob3I+PFllYXI+MjAyMTwvWWVhcj48UmVj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</w:fldData>
        </w:fldChar>
      </w:r>
      <w:r w:rsidRPr="00E478F9">
        <w:rPr>
          <w:rFonts w:ascii="Times New Roman" w:hAnsi="Times New Roman" w:cs="Times New Roman"/>
        </w:rPr>
        <w:instrText xml:space="preserve"> ADDIN EN.CITE.DATA </w:instrText>
      </w:r>
      <w:r w:rsidRPr="00E478F9">
        <w:rPr>
          <w:rFonts w:ascii="Times New Roman" w:hAnsi="Times New Roman" w:cs="Times New Roman"/>
        </w:rPr>
      </w:r>
      <w:r w:rsidRPr="00E478F9">
        <w:rPr>
          <w:rFonts w:ascii="Times New Roman" w:hAnsi="Times New Roman" w:cs="Times New Roman"/>
        </w:rPr>
        <w:fldChar w:fldCharType="end"/>
      </w:r>
      <w:r w:rsidRPr="00E478F9">
        <w:rPr>
          <w:rFonts w:ascii="Times New Roman" w:eastAsiaTheme="minorHAnsi" w:hAnsi="Times New Roman" w:cs="Times New Roman"/>
          <w:lang w:eastAsia="en-US"/>
        </w:rPr>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70</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 xml:space="preserve"> and geographic risk factors for pertussis outbreak</w:t>
      </w:r>
      <w:r w:rsidRPr="00E478F9">
        <w:rPr>
          <w:rFonts w:ascii="Times New Roman" w:eastAsiaTheme="minorHAnsi" w:hAnsi="Times New Roman" w:cs="Times New Roman"/>
          <w:lang w:eastAsia="en-US"/>
        </w:rPr>
        <w:fldChar w:fldCharType="begin"/>
      </w:r>
      <w:r w:rsidRPr="00E478F9">
        <w:rPr>
          <w:rFonts w:ascii="Times New Roman" w:hAnsi="Times New Roman" w:cs="Times New Roman"/>
        </w:rPr>
        <w:instrText xml:space="preserve"> ADDIN EN.CITE &lt;EndNote&gt;&lt;Cite&gt;&lt;Author&gt;Wi&lt;/Author&gt;&lt;Year&gt;2019&lt;/Year&gt;&lt;RecNum&gt;23738&lt;/RecNum&gt;&lt;DisplayText&gt;&lt;style face="superscript"&gt;71&lt;/style&gt;&lt;/DisplayText&gt;&lt;record&gt;&lt;rec-number&gt;23738&lt;/rec-number&gt;&lt;foreign-keys&gt;&lt;key app="EN" db-id="p5f5zppaitv2sievsf3v0wspstezvdtwzzv2" timestamp="0"&gt;23738&lt;/key&gt;&lt;/foreign-keys&gt;&lt;ref-type name="Journal Article"&gt;17&lt;/ref-type&gt;&lt;contributors&gt;&lt;authors&gt;&lt;author&gt;Wi, Chung-Il&lt;/author&gt;&lt;author&gt;Wheeler, Philip H.&lt;/author&gt;&lt;author&gt;Kaur, Harsheen&lt;/author&gt;&lt;author&gt;Ryu, Euijung&lt;/author&gt;&lt;author&gt;Kim, Dohyeong&lt;/author&gt;&lt;author&gt;Juhn, Young&lt;/author&gt;&lt;/authors&gt;&lt;/contributors&gt;&lt;titles&gt;&lt;title&gt;Spatio-temporal comparison of pertussis outbreaks in Olmsted County, Minnesota, 2004–2005 and 2012: a population-based study&lt;/title&gt;&lt;secondary-title&gt;BMJ Open&lt;/secondary-title&gt;&lt;/titles&gt;&lt;periodical&gt;&lt;full-title&gt;BMJ open&lt;/full-title&gt;&lt;abbr-1&gt;BMJ Open&lt;/abbr-1&gt;&lt;/periodical&gt;&lt;pages&gt;e025521&lt;/pages&gt;&lt;volume&gt;9&lt;/volume&gt;&lt;number&gt;5&lt;/number&gt;&lt;dates&gt;&lt;year&gt;2019&lt;/year&gt;&lt;/dates&gt;&lt;urls&gt;&lt;related-urls&gt;&lt;url&gt;http://bmjopen.bmj.com/content/9/5/e025521.abstract&lt;/url&gt;&lt;/related-urls&gt;&lt;/urls&gt;&lt;electronic-resource-num&gt;10.1136/bmjopen-2018-025521&lt;/electronic-resource-num&gt;&lt;/record&gt;&lt;/Cite&gt;&lt;/EndNote&gt;</w:instrText>
      </w:r>
      <w:r w:rsidRPr="00E478F9">
        <w:rPr>
          <w:rFonts w:ascii="Times New Roman" w:eastAsiaTheme="minorHAnsi" w:hAnsi="Times New Roman" w:cs="Times New Roman"/>
          <w:lang w:eastAsia="en-US"/>
        </w:rPr>
        <w:fldChar w:fldCharType="separate"/>
      </w:r>
      <w:r w:rsidRPr="00E478F9">
        <w:rPr>
          <w:rFonts w:ascii="Times New Roman" w:hAnsi="Times New Roman" w:cs="Times New Roman"/>
          <w:noProof/>
          <w:vertAlign w:val="superscript"/>
        </w:rPr>
        <w:t>71</w:t>
      </w:r>
      <w:r w:rsidRPr="00E478F9">
        <w:rPr>
          <w:rFonts w:ascii="Times New Roman" w:eastAsiaTheme="minorHAnsi" w:hAnsi="Times New Roman" w:cs="Times New Roman"/>
          <w:lang w:eastAsia="en-US"/>
        </w:rPr>
        <w:fldChar w:fldCharType="end"/>
      </w:r>
      <w:r w:rsidRPr="00E478F9">
        <w:rPr>
          <w:rFonts w:ascii="Times New Roman" w:eastAsiaTheme="minorHAnsi" w:hAnsi="Times New Roman" w:cs="Times New Roman"/>
          <w:lang w:eastAsia="en-US"/>
        </w:rPr>
        <w:t>).</w:t>
      </w:r>
      <w:r w:rsidRPr="00444C7E">
        <w:rPr>
          <w:rFonts w:ascii="Times New Roman" w:eastAsiaTheme="minorHAnsi" w:hAnsi="Times New Roman" w:cs="Times New Roman"/>
          <w:lang w:eastAsia="en-US"/>
        </w:rPr>
        <w:t xml:space="preserve">       </w:t>
      </w:r>
    </w:p>
    <w:p w14:paraId="3AAAAFC0" w14:textId="28B5CA1D" w:rsidR="007B7806" w:rsidRPr="00444C7E" w:rsidRDefault="007B7806" w:rsidP="00444C7E">
      <w:pPr>
        <w:spacing w:line="480" w:lineRule="auto"/>
      </w:pPr>
    </w:p>
    <w:sectPr w:rsidR="007B7806" w:rsidRPr="00444C7E" w:rsidSect="003874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4F3"/>
    <w:rsid w:val="00181123"/>
    <w:rsid w:val="001B5306"/>
    <w:rsid w:val="001D6C84"/>
    <w:rsid w:val="00210299"/>
    <w:rsid w:val="00212D22"/>
    <w:rsid w:val="002328D1"/>
    <w:rsid w:val="00290238"/>
    <w:rsid w:val="002F1348"/>
    <w:rsid w:val="002F4AF4"/>
    <w:rsid w:val="00374A4F"/>
    <w:rsid w:val="003874F3"/>
    <w:rsid w:val="0044298F"/>
    <w:rsid w:val="00444C7E"/>
    <w:rsid w:val="005543C7"/>
    <w:rsid w:val="005C5721"/>
    <w:rsid w:val="006761AD"/>
    <w:rsid w:val="00680BD5"/>
    <w:rsid w:val="00682B0C"/>
    <w:rsid w:val="006B3602"/>
    <w:rsid w:val="006C6BDA"/>
    <w:rsid w:val="00773CA7"/>
    <w:rsid w:val="007B7806"/>
    <w:rsid w:val="008E531E"/>
    <w:rsid w:val="0092472F"/>
    <w:rsid w:val="00A747C3"/>
    <w:rsid w:val="00BE707F"/>
    <w:rsid w:val="00C24FEE"/>
    <w:rsid w:val="00CD6753"/>
    <w:rsid w:val="00E307F9"/>
    <w:rsid w:val="00E478F9"/>
    <w:rsid w:val="00E75AFD"/>
    <w:rsid w:val="00F2771B"/>
    <w:rsid w:val="00F41107"/>
    <w:rsid w:val="00F50F9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F8EB0"/>
  <w15:chartTrackingRefBased/>
  <w15:docId w15:val="{71B9AE0C-175A-4FC8-AD21-79FF9CCAD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4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4F3"/>
    <w:rPr>
      <w:rFonts w:ascii="Segoe UI" w:hAnsi="Segoe UI" w:cs="Segoe UI"/>
      <w:sz w:val="18"/>
      <w:szCs w:val="18"/>
    </w:rPr>
  </w:style>
  <w:style w:type="character" w:styleId="CommentReference">
    <w:name w:val="annotation reference"/>
    <w:basedOn w:val="DefaultParagraphFont"/>
    <w:uiPriority w:val="99"/>
    <w:unhideWhenUsed/>
    <w:rsid w:val="00773CA7"/>
    <w:rPr>
      <w:sz w:val="16"/>
      <w:szCs w:val="16"/>
    </w:rPr>
  </w:style>
  <w:style w:type="paragraph" w:styleId="CommentText">
    <w:name w:val="annotation text"/>
    <w:basedOn w:val="Normal"/>
    <w:link w:val="CommentTextChar"/>
    <w:uiPriority w:val="99"/>
    <w:unhideWhenUsed/>
    <w:rsid w:val="00773CA7"/>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773CA7"/>
    <w:rPr>
      <w:rFonts w:eastAsiaTheme="minorHAnsi"/>
      <w:sz w:val="20"/>
      <w:szCs w:val="20"/>
      <w:lang w:eastAsia="en-US"/>
    </w:rPr>
  </w:style>
  <w:style w:type="table" w:customStyle="1" w:styleId="TableGrid1">
    <w:name w:val="Table Grid1"/>
    <w:basedOn w:val="TableNormal"/>
    <w:next w:val="TableGrid"/>
    <w:rsid w:val="00773CA7"/>
    <w:pPr>
      <w:spacing w:after="0" w:line="240" w:lineRule="auto"/>
    </w:pPr>
    <w:rPr>
      <w:rFonts w:ascii="Times New Roman" w:eastAsia="Malgun Gothic" w:hAnsi="Times New Roman" w:cs="Times New Roman"/>
      <w:sz w:val="20"/>
      <w:szCs w:val="20"/>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rsid w:val="00773C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E707F"/>
    <w:pPr>
      <w:ind w:left="720"/>
      <w:contextualSpacing/>
    </w:pPr>
  </w:style>
  <w:style w:type="paragraph" w:styleId="Revision">
    <w:name w:val="Revision"/>
    <w:hidden/>
    <w:uiPriority w:val="99"/>
    <w:semiHidden/>
    <w:rsid w:val="00F2771B"/>
    <w:pPr>
      <w:spacing w:after="0" w:line="240" w:lineRule="auto"/>
    </w:pPr>
  </w:style>
  <w:style w:type="paragraph" w:customStyle="1" w:styleId="EndNoteBibliography">
    <w:name w:val="EndNote Bibliography"/>
    <w:basedOn w:val="Normal"/>
    <w:link w:val="EndNoteBibliographyChar"/>
    <w:rsid w:val="00374A4F"/>
    <w:pPr>
      <w:spacing w:line="240" w:lineRule="auto"/>
    </w:pPr>
    <w:rPr>
      <w:rFonts w:ascii="Calibri" w:eastAsiaTheme="minorHAnsi" w:hAnsi="Calibri" w:cs="Calibri"/>
      <w:noProof/>
      <w:lang w:eastAsia="en-US"/>
    </w:rPr>
  </w:style>
  <w:style w:type="character" w:customStyle="1" w:styleId="EndNoteBibliographyChar">
    <w:name w:val="EndNote Bibliography Char"/>
    <w:basedOn w:val="DefaultParagraphFont"/>
    <w:link w:val="EndNoteBibliography"/>
    <w:rsid w:val="00374A4F"/>
    <w:rPr>
      <w:rFonts w:ascii="Calibri" w:eastAsiaTheme="minorHAnsi" w:hAnsi="Calibri" w:cs="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078</Words>
  <Characters>2895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u, Euijung, Ph.D.</dc:creator>
  <cp:keywords/>
  <dc:description/>
  <cp:lastModifiedBy>Okeson, Kelly M.</cp:lastModifiedBy>
  <cp:revision>4</cp:revision>
  <dcterms:created xsi:type="dcterms:W3CDTF">2022-01-31T18:55:00Z</dcterms:created>
  <dcterms:modified xsi:type="dcterms:W3CDTF">2022-02-01T15:53:00Z</dcterms:modified>
</cp:coreProperties>
</file>